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ได้รับการอนุมัติเป็นส่วนหนึ่งของการศึกษาตามหลักสูตร</w:t>
      </w:r>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สาขา</w:t>
      </w:r>
      <w:bookmarkStart w:id="3" w:name="3dy6vkm" w:colFirst="0" w:colLast="0"/>
      <w:bookmarkEnd w:id="3"/>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คณบดีคณะ</w:t>
      </w:r>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คณะกรรมการสอบป้องกันปริญญานิพนธ์</w:t>
      </w:r>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ประธานกรรมการสอบ</w:t>
      </w:r>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รองประธาน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กรรมการและเลขานุการ</w:t>
      </w:r>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อาจารย์ที่ปรึกษาวิทยานิพนธ์</w:t>
      </w:r>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บทคัดย่อ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 xml:space="preserve">ealsens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คำสำคัญ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t>ลายมือชื่อนักศึกษา..............................................</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t>ลายมือชื่อนักศึกษา..............................................</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t>ลายมือชื่ออาจารย์ที่ปรึกษา.................................</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r w:rsidR="00950F65">
        <w:rPr>
          <w:rFonts w:ascii="TH SarabunPSK" w:eastAsia="Sarabun" w:hAnsi="TH SarabunPSK" w:cs="TH SarabunPSK"/>
          <w:sz w:val="32"/>
          <w:szCs w:val="32"/>
        </w:rPr>
        <w:t>Pakpoom Pratompak</w:t>
      </w: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is study aims to develop 3D object detection system using Intel Realsesn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s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T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lastRenderedPageBreak/>
        <w:t>กิตติกรรมประกาศ</w:t>
      </w:r>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lastRenderedPageBreak/>
        <w:t>สารบัญ</w:t>
      </w:r>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r w:rsidRPr="002A3F73">
              <w:rPr>
                <w:rFonts w:ascii="TH SarabunPSK" w:eastAsia="Sarabun" w:hAnsi="TH SarabunPSK" w:cs="TH SarabunPSK" w:hint="cs"/>
                <w:color w:val="000000"/>
              </w:rPr>
              <w:t>1  บทนำ..................................................................................................................................</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 (ถ้ามี)….…………………………………..………………………………..……..…..</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4  สมมติฐานของการวิจัย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5  ขอบเขตของการวิจัย..........................................................................................</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6  ข้อจำกัดของการวิจัย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lastRenderedPageBreak/>
              <w:t>2.1  ทฤษฎีและแนวคิดที่เกี่ยวข้อง……………………………………..………………..……..……</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2.2  งานวิจัยที่เกี่ยวข้อง…………….…………………………………………………..…………..…..</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2.3  กรอบแนวคิดการวิจัย……………….………………………………………………………..…...</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1  ประชากรและกลุ่มตัวอย่าง/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2  เครื่องมือที่ใช้ในการวิจัย……………...………………..……………………………..……..…..</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3  การเก็บรวบรวมข้อมูล………….………………………………..………………..…………..….</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4  การวิเคราะห์ข้อมูล………….…..……………….………………………..…………………..…..</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1  [พิมพ์หัวข้อสำคัญ]…………………………..…………………………………………….……….</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2  [พิมพ์หัวข้อสำคัญ]…………………………..………………………………………..……….…..</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3  [พิมพ์หัวข้อสำคัญ]…………………………..………………………………………………….….</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4  [พิมพ์หัวข้อสำคัญ]…………………………..………………………………………..……….…..</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สารบัญ (ต่อ)</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  สรุปผลการวิจัย อภิปรายผล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1  สรุปผลการวิจัย……………………………………..…………………………………...…………..</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2  อภิปรายผล…………….…………………………………………………..………………………….</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3  ข้อเสนอแนะ……………….…………………………………………………………………....……</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ก  เครื่องมือที่ใช้ในการวิจัย……………………………………………………………..</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ข  [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ค  [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757817">
      <w:pPr>
        <w:pStyle w:val="Heading1"/>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48CFE59"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EE5E7BF" w14:textId="37922C67" w:rsidR="00A202DF" w:rsidRPr="004955A3" w:rsidRDefault="004955A3">
      <w:pPr>
        <w:spacing w:after="0" w:line="240" w:lineRule="auto"/>
        <w:jc w:val="both"/>
        <w:rPr>
          <w:rFonts w:ascii="TH SarabunPSK" w:eastAsia="Sarabun" w:hAnsi="TH SarabunPSK" w:cs="TH SarabunPSK"/>
          <w:color w:val="FF0000"/>
          <w:sz w:val="32"/>
          <w:szCs w:val="32"/>
          <w:cs/>
        </w:rPr>
      </w:pPr>
      <w:r>
        <w:rPr>
          <w:rFonts w:ascii="TH SarabunPSK" w:eastAsia="Sarabun" w:hAnsi="TH SarabunPSK" w:cs="TH SarabunPSK"/>
          <w:sz w:val="32"/>
          <w:szCs w:val="32"/>
          <w:cs/>
        </w:rPr>
        <w:tab/>
      </w:r>
      <w:r w:rsidRPr="00A202DF">
        <w:rPr>
          <w:rFonts w:ascii="TH SarabunPSK" w:eastAsia="Sarabun" w:hAnsi="TH SarabunPSK" w:cs="TH SarabunPSK" w:hint="cs"/>
          <w:color w:val="0070C0"/>
          <w:sz w:val="32"/>
          <w:szCs w:val="32"/>
          <w:cs/>
        </w:rPr>
        <w:t xml:space="preserve">1.4.3 </w:t>
      </w:r>
      <w:r w:rsidR="00A202DF" w:rsidRPr="00A202DF">
        <w:rPr>
          <w:rFonts w:ascii="TH SarabunPSK" w:eastAsia="Sarabun" w:hAnsi="TH SarabunPSK" w:cs="TH SarabunPSK" w:hint="cs"/>
          <w:color w:val="0070C0"/>
          <w:sz w:val="32"/>
          <w:szCs w:val="32"/>
          <w:cs/>
        </w:rPr>
        <w:t xml:space="preserve">ตัวแปรต้นที่สำคัญต่อการทำงานวิจัยนี้คือเงื่อนไขการพัฒนาระบบตรวจหาชิ้นงาน </w:t>
      </w:r>
      <w:r w:rsidR="00A202DF" w:rsidRPr="00A202DF">
        <w:rPr>
          <w:rFonts w:ascii="TH SarabunPSK" w:eastAsia="Sarabun" w:hAnsi="TH SarabunPSK" w:cs="TH SarabunPSK"/>
          <w:color w:val="0070C0"/>
          <w:sz w:val="32"/>
          <w:szCs w:val="32"/>
        </w:rPr>
        <w:t xml:space="preserve">Bin-Picking </w:t>
      </w:r>
      <w:r w:rsidR="00A202DF" w:rsidRPr="00A202DF">
        <w:rPr>
          <w:rFonts w:ascii="TH SarabunPSK" w:eastAsia="Sarabun" w:hAnsi="TH SarabunPSK" w:cs="TH SarabunPSK" w:hint="cs"/>
          <w:color w:val="0070C0"/>
          <w:sz w:val="32"/>
          <w:szCs w:val="32"/>
          <w:cs/>
        </w:rPr>
        <w:t>ด้วยกล้องความลึกต้นทุนต่ำ โดยการพัฒนาจะมีตัวแปรควบคุมคือแนวคิดการเขียนโปรแกรมและ</w:t>
      </w:r>
      <w:r w:rsidR="00FA30B2">
        <w:rPr>
          <w:rFonts w:ascii="TH SarabunPSK" w:eastAsia="Sarabun" w:hAnsi="TH SarabunPSK" w:cs="TH SarabunPSK" w:hint="cs"/>
          <w:color w:val="0070C0"/>
          <w:sz w:val="32"/>
          <w:szCs w:val="32"/>
          <w:cs/>
        </w:rPr>
        <w:t>การเลือกใช้เครื่องมือ</w:t>
      </w:r>
      <w:r w:rsidR="00A202DF" w:rsidRPr="00A202DF">
        <w:rPr>
          <w:rFonts w:ascii="TH SarabunPSK" w:eastAsia="Sarabun" w:hAnsi="TH SarabunPSK" w:cs="TH SarabunPSK" w:hint="cs"/>
          <w:color w:val="0070C0"/>
          <w:sz w:val="32"/>
          <w:szCs w:val="32"/>
          <w:cs/>
        </w:rPr>
        <w:t xml:space="preserve">การประมวลผลข้อมูล </w:t>
      </w:r>
      <w:r w:rsidR="00A202DF" w:rsidRPr="00A202DF">
        <w:rPr>
          <w:rFonts w:ascii="TH SarabunPSK" w:eastAsia="Sarabun" w:hAnsi="TH SarabunPSK" w:cs="TH SarabunPSK"/>
          <w:color w:val="0070C0"/>
          <w:sz w:val="32"/>
          <w:szCs w:val="32"/>
        </w:rPr>
        <w:t xml:space="preserve">Point cloud </w:t>
      </w:r>
      <w:r w:rsidR="00A202DF" w:rsidRPr="00A202DF">
        <w:rPr>
          <w:rFonts w:ascii="TH SarabunPSK" w:eastAsia="Sarabun" w:hAnsi="TH SarabunPSK" w:cs="TH SarabunPSK" w:hint="cs"/>
          <w:color w:val="0070C0"/>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00A202DF" w:rsidRPr="00A202DF">
        <w:rPr>
          <w:rFonts w:ascii="TH SarabunPSK" w:eastAsia="Sarabun" w:hAnsi="TH SarabunPSK" w:cs="TH SarabunPSK"/>
          <w:color w:val="0070C0"/>
          <w:sz w:val="32"/>
          <w:szCs w:val="32"/>
        </w:rPr>
        <w:t xml:space="preserve"> (XYZ) </w:t>
      </w:r>
      <w:r w:rsidR="00A202DF" w:rsidRPr="00A202DF">
        <w:rPr>
          <w:rFonts w:ascii="TH SarabunPSK" w:eastAsia="Sarabun" w:hAnsi="TH SarabunPSK" w:cs="TH SarabunPSK" w:hint="cs"/>
          <w:color w:val="0070C0"/>
          <w:sz w:val="32"/>
          <w:szCs w:val="32"/>
          <w:cs/>
        </w:rPr>
        <w:t>และการหมุน</w:t>
      </w:r>
      <w:r w:rsidR="00A202DF" w:rsidRPr="00A202DF">
        <w:rPr>
          <w:rFonts w:ascii="TH SarabunPSK" w:eastAsia="Sarabun" w:hAnsi="TH SarabunPSK" w:cs="TH SarabunPSK"/>
          <w:color w:val="0070C0"/>
          <w:sz w:val="32"/>
          <w:szCs w:val="32"/>
        </w:rPr>
        <w:t xml:space="preserve"> (Rotation) </w:t>
      </w:r>
      <w:r w:rsidR="00A202DF" w:rsidRPr="00A202DF">
        <w:rPr>
          <w:rFonts w:ascii="TH SarabunPSK" w:eastAsia="Sarabun" w:hAnsi="TH SarabunPSK" w:cs="TH SarabunPSK" w:hint="cs"/>
          <w:color w:val="0070C0"/>
          <w:sz w:val="32"/>
          <w:szCs w:val="32"/>
          <w:cs/>
        </w:rPr>
        <w:t>ของชิ้นงานแต่ละชิ้นที่พบ</w:t>
      </w:r>
    </w:p>
    <w:p w14:paraId="52CCC57F" w14:textId="11400B2B" w:rsidR="00A202DF" w:rsidRDefault="00A202DF" w:rsidP="00757817">
      <w:pPr>
        <w:pStyle w:val="ListParagraph"/>
        <w:numPr>
          <w:ilvl w:val="2"/>
          <w:numId w:val="9"/>
        </w:numPr>
        <w:spacing w:after="0" w:line="240" w:lineRule="auto"/>
        <w:ind w:left="0" w:firstLine="720"/>
        <w:jc w:val="thaiDistribute"/>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757817">
        <w:rPr>
          <w:rFonts w:ascii="TH SarabunPSK" w:eastAsia="Sarabun" w:hAnsi="TH SarabunPSK" w:cs="TH SarabunPSK" w:hint="cs"/>
          <w:color w:val="0070C0"/>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757817">
        <w:rPr>
          <w:rFonts w:ascii="TH SarabunPSK" w:eastAsia="Sarabun" w:hAnsi="TH SarabunPSK" w:cs="TH SarabunPSK"/>
          <w:color w:val="0070C0"/>
          <w:sz w:val="32"/>
          <w:szCs w:val="32"/>
          <w:cs/>
        </w:rPr>
        <w:fldChar w:fldCharType="begin"/>
      </w:r>
      <w:r w:rsidR="00757817" w:rsidRPr="00757817">
        <w:rPr>
          <w:rFonts w:ascii="TH SarabunPSK" w:eastAsia="Sarabun" w:hAnsi="TH SarabunPSK" w:cs="TH SarabunPSK"/>
          <w:color w:val="0070C0"/>
          <w:sz w:val="32"/>
          <w:szCs w:val="32"/>
          <w:cs/>
        </w:rPr>
        <w:instrText xml:space="preserve"> </w:instrText>
      </w:r>
      <w:r w:rsidR="00757817" w:rsidRPr="00757817">
        <w:rPr>
          <w:rFonts w:ascii="TH SarabunPSK" w:eastAsia="Sarabun" w:hAnsi="TH SarabunPSK" w:cs="TH SarabunPSK" w:hint="cs"/>
          <w:color w:val="0070C0"/>
          <w:sz w:val="32"/>
          <w:szCs w:val="32"/>
        </w:rPr>
        <w:instrText>REF _Ref</w:instrText>
      </w:r>
      <w:r w:rsidR="00757817" w:rsidRPr="00757817">
        <w:rPr>
          <w:rFonts w:ascii="TH SarabunPSK" w:eastAsia="Sarabun" w:hAnsi="TH SarabunPSK" w:cs="TH SarabunPSK" w:hint="cs"/>
          <w:color w:val="0070C0"/>
          <w:sz w:val="32"/>
          <w:szCs w:val="32"/>
          <w:cs/>
        </w:rPr>
        <w:instrText xml:space="preserve">69549165 </w:instrText>
      </w:r>
      <w:r w:rsidR="00757817" w:rsidRPr="00757817">
        <w:rPr>
          <w:rFonts w:ascii="TH SarabunPSK" w:eastAsia="Sarabun" w:hAnsi="TH SarabunPSK" w:cs="TH SarabunPSK" w:hint="cs"/>
          <w:color w:val="0070C0"/>
          <w:sz w:val="32"/>
          <w:szCs w:val="32"/>
        </w:rPr>
        <w:instrText>\h</w:instrText>
      </w:r>
      <w:r w:rsidR="00757817" w:rsidRPr="00757817">
        <w:rPr>
          <w:rFonts w:ascii="TH SarabunPSK" w:eastAsia="Sarabun" w:hAnsi="TH SarabunPSK" w:cs="TH SarabunPSK"/>
          <w:color w:val="0070C0"/>
          <w:sz w:val="32"/>
          <w:szCs w:val="32"/>
          <w:cs/>
        </w:rPr>
        <w:instrText xml:space="preserve"> </w:instrText>
      </w:r>
      <w:r w:rsidR="00757817" w:rsidRPr="00757817">
        <w:rPr>
          <w:rFonts w:ascii="TH SarabunPSK" w:eastAsia="Sarabun" w:hAnsi="TH SarabunPSK" w:cs="TH SarabunPSK"/>
          <w:color w:val="0070C0"/>
          <w:sz w:val="32"/>
          <w:szCs w:val="32"/>
        </w:rPr>
        <w:instrText xml:space="preserve"> \* MERGEFORMAT </w:instrText>
      </w:r>
      <w:r w:rsidR="00757817" w:rsidRPr="00757817">
        <w:rPr>
          <w:rFonts w:ascii="TH SarabunPSK" w:eastAsia="Sarabun" w:hAnsi="TH SarabunPSK" w:cs="TH SarabunPSK"/>
          <w:color w:val="0070C0"/>
          <w:sz w:val="32"/>
          <w:szCs w:val="32"/>
          <w:cs/>
        </w:rPr>
      </w:r>
      <w:r w:rsidR="00757817" w:rsidRPr="00757817">
        <w:rPr>
          <w:rFonts w:ascii="TH SarabunPSK" w:eastAsia="Sarabun" w:hAnsi="TH SarabunPSK" w:cs="TH SarabunPSK"/>
          <w:color w:val="0070C0"/>
          <w:sz w:val="32"/>
          <w:szCs w:val="32"/>
          <w:cs/>
        </w:rPr>
        <w:fldChar w:fldCharType="separate"/>
      </w:r>
      <w:r w:rsidR="00757817" w:rsidRPr="00757817">
        <w:rPr>
          <w:rFonts w:ascii="TH SarabunPSK" w:hAnsi="TH SarabunPSK" w:cs="TH SarabunPSK" w:hint="cs"/>
          <w:color w:val="1F497D" w:themeColor="text2"/>
          <w:sz w:val="32"/>
          <w:szCs w:val="32"/>
          <w:cs/>
        </w:rPr>
        <w:t xml:space="preserve">ตารางที่ </w:t>
      </w:r>
      <w:r w:rsidR="00757817" w:rsidRPr="00757817">
        <w:rPr>
          <w:rFonts w:ascii="TH SarabunPSK" w:hAnsi="TH SarabunPSK" w:cs="TH SarabunPSK"/>
          <w:noProof/>
          <w:sz w:val="32"/>
          <w:szCs w:val="32"/>
          <w:cs/>
        </w:rPr>
        <w:t>1</w:t>
      </w:r>
      <w:r w:rsidR="00757817" w:rsidRPr="00757817">
        <w:rPr>
          <w:rFonts w:ascii="TH SarabunPSK" w:hAnsi="TH SarabunPSK" w:cs="TH SarabunPSK" w:hint="cs"/>
          <w:color w:val="1F497D" w:themeColor="text2"/>
          <w:sz w:val="32"/>
          <w:szCs w:val="32"/>
          <w:cs/>
        </w:rPr>
        <w:t>.</w:t>
      </w:r>
      <w:r w:rsidR="00757817" w:rsidRPr="00757817">
        <w:rPr>
          <w:rFonts w:ascii="TH SarabunPSK" w:hAnsi="TH SarabunPSK" w:cs="TH SarabunPSK"/>
          <w:noProof/>
          <w:sz w:val="32"/>
          <w:szCs w:val="32"/>
          <w:cs/>
        </w:rPr>
        <w:t>1</w:t>
      </w:r>
      <w:r w:rsidR="00757817" w:rsidRPr="00757817">
        <w:rPr>
          <w:rFonts w:ascii="TH SarabunPSK" w:eastAsia="Sarabun" w:hAnsi="TH SarabunPSK" w:cs="TH SarabunPSK"/>
          <w:color w:val="0070C0"/>
          <w:sz w:val="32"/>
          <w:szCs w:val="32"/>
          <w:cs/>
        </w:rPr>
        <w:fldChar w:fldCharType="end"/>
      </w:r>
      <w:r w:rsidR="00757817" w:rsidRPr="00757817">
        <w:rPr>
          <w:rFonts w:ascii="TH SarabunPSK" w:eastAsia="Sarabun" w:hAnsi="TH SarabunPSK" w:cs="TH SarabunPSK" w:hint="cs"/>
          <w:color w:val="0070C0"/>
          <w:sz w:val="32"/>
          <w:szCs w:val="32"/>
          <w:cs/>
        </w:rPr>
        <w:t xml:space="preserve"> </w:t>
      </w:r>
      <w:r w:rsidRPr="00757817">
        <w:rPr>
          <w:rFonts w:ascii="TH SarabunPSK" w:eastAsia="Sarabun" w:hAnsi="TH SarabunPSK" w:cs="TH SarabunPSK" w:hint="cs"/>
          <w:color w:val="0070C0"/>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Pr>
          <w:rFonts w:ascii="TH SarabunPSK" w:eastAsia="Sarabun" w:hAnsi="TH SarabunPSK" w:cs="TH SarabunPSK" w:hint="cs"/>
          <w:color w:val="0070C0"/>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Pr>
          <w:rFonts w:ascii="TH SarabunPSK" w:eastAsia="Sarabun" w:hAnsi="TH SarabunPSK" w:cs="TH SarabunPSK"/>
          <w:color w:val="0070C0"/>
          <w:sz w:val="32"/>
          <w:szCs w:val="32"/>
        </w:rPr>
        <w:t xml:space="preserve">Bin-Picking </w:t>
      </w:r>
      <w:r w:rsidR="00757817">
        <w:rPr>
          <w:rFonts w:ascii="TH SarabunPSK" w:eastAsia="Sarabun" w:hAnsi="TH SarabunPSK" w:cs="TH SarabunPSK" w:hint="cs"/>
          <w:color w:val="0070C0"/>
          <w:sz w:val="32"/>
          <w:szCs w:val="32"/>
          <w:cs/>
        </w:rPr>
        <w:t>และพัฒนาระบบต้นแบบตามแนวคิดต่อไป</w:t>
      </w:r>
    </w:p>
    <w:p w14:paraId="63CAF96E" w14:textId="7CCFEDF0" w:rsidR="00757817" w:rsidRDefault="00757817" w:rsidP="00757817">
      <w:pPr>
        <w:pStyle w:val="ListParagraph"/>
        <w:spacing w:after="0" w:line="240" w:lineRule="auto"/>
        <w:jc w:val="thaiDistribute"/>
        <w:rPr>
          <w:rFonts w:ascii="TH SarabunPSK" w:eastAsia="Sarabun" w:hAnsi="TH SarabunPSK" w:cs="TH SarabunPSK"/>
          <w:color w:val="0070C0"/>
          <w:sz w:val="32"/>
          <w:szCs w:val="32"/>
        </w:rPr>
      </w:pPr>
    </w:p>
    <w:p w14:paraId="4FE80F7D" w14:textId="174B1A1A" w:rsidR="00757817" w:rsidRPr="00757817" w:rsidRDefault="00757817" w:rsidP="00757817">
      <w:pPr>
        <w:pStyle w:val="Caption"/>
        <w:rPr>
          <w:rFonts w:ascii="TH SarabunPSK" w:eastAsia="Sarabun" w:hAnsi="TH SarabunPSK" w:cs="TH SarabunPSK"/>
          <w:i w:val="0"/>
          <w:iCs w:val="0"/>
          <w:sz w:val="32"/>
          <w:szCs w:val="32"/>
        </w:rPr>
      </w:pPr>
      <w:bookmarkStart w:id="8" w:name="_Ref69549165"/>
      <w:bookmarkStart w:id="9" w:name="_Ref69549153"/>
      <w:r w:rsidRPr="00757817">
        <w:rPr>
          <w:rFonts w:ascii="TH SarabunPSK" w:hAnsi="TH SarabunPSK" w:cs="TH SarabunPSK" w:hint="cs"/>
          <w:i w:val="0"/>
          <w:iCs w:val="0"/>
          <w:sz w:val="32"/>
          <w:szCs w:val="32"/>
          <w:cs/>
        </w:rPr>
        <w:t xml:space="preserve">ตารางที่ </w:t>
      </w:r>
      <w:r w:rsidR="0023282E">
        <w:rPr>
          <w:rFonts w:ascii="TH SarabunPSK" w:hAnsi="TH SarabunPSK" w:cs="TH SarabunPSK"/>
          <w:i w:val="0"/>
          <w:iCs w:val="0"/>
          <w:sz w:val="32"/>
          <w:szCs w:val="32"/>
          <w:cs/>
        </w:rPr>
        <w:fldChar w:fldCharType="begin"/>
      </w:r>
      <w:r w:rsidR="0023282E">
        <w:rPr>
          <w:rFonts w:ascii="TH SarabunPSK" w:hAnsi="TH SarabunPSK" w:cs="TH SarabunPSK"/>
          <w:i w:val="0"/>
          <w:iCs w:val="0"/>
          <w:sz w:val="32"/>
          <w:szCs w:val="32"/>
          <w:cs/>
        </w:rPr>
        <w:instrText xml:space="preserve"> </w:instrText>
      </w:r>
      <w:r w:rsidR="0023282E">
        <w:rPr>
          <w:rFonts w:ascii="TH SarabunPSK" w:hAnsi="TH SarabunPSK" w:cs="TH SarabunPSK" w:hint="cs"/>
          <w:i w:val="0"/>
          <w:iCs w:val="0"/>
          <w:sz w:val="32"/>
          <w:szCs w:val="32"/>
        </w:rPr>
        <w:instrText xml:space="preserve">STYLEREF </w:instrText>
      </w:r>
      <w:r w:rsidR="0023282E">
        <w:rPr>
          <w:rFonts w:ascii="TH SarabunPSK" w:hAnsi="TH SarabunPSK" w:cs="TH SarabunPSK" w:hint="cs"/>
          <w:i w:val="0"/>
          <w:iCs w:val="0"/>
          <w:sz w:val="32"/>
          <w:szCs w:val="32"/>
          <w:cs/>
        </w:rPr>
        <w:instrText xml:space="preserve">1 </w:instrText>
      </w:r>
      <w:r w:rsidR="0023282E">
        <w:rPr>
          <w:rFonts w:ascii="TH SarabunPSK" w:hAnsi="TH SarabunPSK" w:cs="TH SarabunPSK" w:hint="cs"/>
          <w:i w:val="0"/>
          <w:iCs w:val="0"/>
          <w:sz w:val="32"/>
          <w:szCs w:val="32"/>
        </w:rPr>
        <w:instrText>\s</w:instrText>
      </w:r>
      <w:r w:rsidR="0023282E">
        <w:rPr>
          <w:rFonts w:ascii="TH SarabunPSK" w:hAnsi="TH SarabunPSK" w:cs="TH SarabunPSK"/>
          <w:i w:val="0"/>
          <w:iCs w:val="0"/>
          <w:sz w:val="32"/>
          <w:szCs w:val="32"/>
          <w:cs/>
        </w:rPr>
        <w:instrText xml:space="preserve"> </w:instrText>
      </w:r>
      <w:r w:rsidR="0023282E">
        <w:rPr>
          <w:rFonts w:ascii="TH SarabunPSK" w:hAnsi="TH SarabunPSK" w:cs="TH SarabunPSK"/>
          <w:i w:val="0"/>
          <w:iCs w:val="0"/>
          <w:sz w:val="32"/>
          <w:szCs w:val="32"/>
          <w:cs/>
        </w:rPr>
        <w:fldChar w:fldCharType="separate"/>
      </w:r>
      <w:r w:rsidR="0023282E">
        <w:rPr>
          <w:rFonts w:ascii="TH SarabunPSK" w:hAnsi="TH SarabunPSK" w:cs="TH SarabunPSK"/>
          <w:i w:val="0"/>
          <w:iCs w:val="0"/>
          <w:noProof/>
          <w:sz w:val="32"/>
          <w:szCs w:val="32"/>
          <w:cs/>
        </w:rPr>
        <w:t>1</w:t>
      </w:r>
      <w:r w:rsidR="0023282E">
        <w:rPr>
          <w:rFonts w:ascii="TH SarabunPSK" w:hAnsi="TH SarabunPSK" w:cs="TH SarabunPSK"/>
          <w:i w:val="0"/>
          <w:iCs w:val="0"/>
          <w:sz w:val="32"/>
          <w:szCs w:val="32"/>
          <w:cs/>
        </w:rPr>
        <w:fldChar w:fldCharType="end"/>
      </w:r>
      <w:r w:rsidR="0023282E">
        <w:rPr>
          <w:rFonts w:ascii="TH SarabunPSK" w:hAnsi="TH SarabunPSK" w:cs="TH SarabunPSK"/>
          <w:i w:val="0"/>
          <w:iCs w:val="0"/>
          <w:sz w:val="32"/>
          <w:szCs w:val="32"/>
          <w:cs/>
        </w:rPr>
        <w:t>.</w:t>
      </w:r>
      <w:r w:rsidR="0023282E">
        <w:rPr>
          <w:rFonts w:ascii="TH SarabunPSK" w:hAnsi="TH SarabunPSK" w:cs="TH SarabunPSK"/>
          <w:i w:val="0"/>
          <w:iCs w:val="0"/>
          <w:sz w:val="32"/>
          <w:szCs w:val="32"/>
          <w:cs/>
        </w:rPr>
        <w:fldChar w:fldCharType="begin"/>
      </w:r>
      <w:r w:rsidR="0023282E">
        <w:rPr>
          <w:rFonts w:ascii="TH SarabunPSK" w:hAnsi="TH SarabunPSK" w:cs="TH SarabunPSK"/>
          <w:i w:val="0"/>
          <w:iCs w:val="0"/>
          <w:sz w:val="32"/>
          <w:szCs w:val="32"/>
          <w:cs/>
        </w:rPr>
        <w:instrText xml:space="preserve"> </w:instrText>
      </w:r>
      <w:r w:rsidR="0023282E">
        <w:rPr>
          <w:rFonts w:ascii="TH SarabunPSK" w:hAnsi="TH SarabunPSK" w:cs="TH SarabunPSK" w:hint="cs"/>
          <w:i w:val="0"/>
          <w:iCs w:val="0"/>
          <w:sz w:val="32"/>
          <w:szCs w:val="32"/>
        </w:rPr>
        <w:instrText xml:space="preserve">SEQ </w:instrText>
      </w:r>
      <w:r w:rsidR="0023282E">
        <w:rPr>
          <w:rFonts w:ascii="TH SarabunPSK" w:hAnsi="TH SarabunPSK" w:cs="TH SarabunPSK" w:hint="cs"/>
          <w:i w:val="0"/>
          <w:iCs w:val="0"/>
          <w:sz w:val="32"/>
          <w:szCs w:val="32"/>
          <w:cs/>
        </w:rPr>
        <w:instrText xml:space="preserve">ตารางที่ </w:instrText>
      </w:r>
      <w:r w:rsidR="0023282E">
        <w:rPr>
          <w:rFonts w:ascii="TH SarabunPSK" w:hAnsi="TH SarabunPSK" w:cs="TH SarabunPSK" w:hint="cs"/>
          <w:i w:val="0"/>
          <w:iCs w:val="0"/>
          <w:sz w:val="32"/>
          <w:szCs w:val="32"/>
        </w:rPr>
        <w:instrText xml:space="preserve">\* ARABIC \s </w:instrText>
      </w:r>
      <w:r w:rsidR="0023282E">
        <w:rPr>
          <w:rFonts w:ascii="TH SarabunPSK" w:hAnsi="TH SarabunPSK" w:cs="TH SarabunPSK" w:hint="cs"/>
          <w:i w:val="0"/>
          <w:iCs w:val="0"/>
          <w:sz w:val="32"/>
          <w:szCs w:val="32"/>
          <w:cs/>
        </w:rPr>
        <w:instrText>1</w:instrText>
      </w:r>
      <w:r w:rsidR="0023282E">
        <w:rPr>
          <w:rFonts w:ascii="TH SarabunPSK" w:hAnsi="TH SarabunPSK" w:cs="TH SarabunPSK"/>
          <w:i w:val="0"/>
          <w:iCs w:val="0"/>
          <w:sz w:val="32"/>
          <w:szCs w:val="32"/>
          <w:cs/>
        </w:rPr>
        <w:instrText xml:space="preserve"> </w:instrText>
      </w:r>
      <w:r w:rsidR="0023282E">
        <w:rPr>
          <w:rFonts w:ascii="TH SarabunPSK" w:hAnsi="TH SarabunPSK" w:cs="TH SarabunPSK"/>
          <w:i w:val="0"/>
          <w:iCs w:val="0"/>
          <w:sz w:val="32"/>
          <w:szCs w:val="32"/>
          <w:cs/>
        </w:rPr>
        <w:fldChar w:fldCharType="separate"/>
      </w:r>
      <w:r w:rsidR="0023282E">
        <w:rPr>
          <w:rFonts w:ascii="TH SarabunPSK" w:hAnsi="TH SarabunPSK" w:cs="TH SarabunPSK"/>
          <w:i w:val="0"/>
          <w:iCs w:val="0"/>
          <w:noProof/>
          <w:sz w:val="32"/>
          <w:szCs w:val="32"/>
          <w:cs/>
        </w:rPr>
        <w:t>1</w:t>
      </w:r>
      <w:r w:rsidR="0023282E">
        <w:rPr>
          <w:rFonts w:ascii="TH SarabunPSK" w:hAnsi="TH SarabunPSK" w:cs="TH SarabunPSK"/>
          <w:i w:val="0"/>
          <w:iCs w:val="0"/>
          <w:sz w:val="32"/>
          <w:szCs w:val="32"/>
          <w:cs/>
        </w:rPr>
        <w:fldChar w:fldCharType="end"/>
      </w:r>
      <w:bookmarkEnd w:id="8"/>
      <w:r w:rsidRPr="00757817">
        <w:rPr>
          <w:rFonts w:ascii="TH SarabunPSK" w:hAnsi="TH SarabunPSK" w:cs="TH SarabunPSK" w:hint="cs"/>
          <w:i w:val="0"/>
          <w:iCs w:val="0"/>
          <w:sz w:val="32"/>
          <w:szCs w:val="32"/>
          <w:cs/>
        </w:rPr>
        <w:t xml:space="preserve"> แผนเวลาการดำเนินงานวิจัย</w:t>
      </w:r>
      <w:bookmarkEnd w:id="9"/>
    </w:p>
    <w:tbl>
      <w:tblPr>
        <w:tblStyle w:val="TableGrid"/>
        <w:tblW w:w="9360" w:type="dxa"/>
        <w:tblInd w:w="-5" w:type="dxa"/>
        <w:tblLook w:val="04A0" w:firstRow="1" w:lastRow="0" w:firstColumn="1" w:lastColumn="0" w:noHBand="0" w:noVBand="1"/>
      </w:tblPr>
      <w:tblGrid>
        <w:gridCol w:w="3690"/>
        <w:gridCol w:w="810"/>
        <w:gridCol w:w="810"/>
        <w:gridCol w:w="810"/>
        <w:gridCol w:w="810"/>
        <w:gridCol w:w="810"/>
        <w:gridCol w:w="810"/>
        <w:gridCol w:w="810"/>
      </w:tblGrid>
      <w:tr w:rsidR="00757817" w:rsidRPr="00757817" w14:paraId="66910EDA" w14:textId="77777777" w:rsidTr="00757817">
        <w:tc>
          <w:tcPr>
            <w:tcW w:w="3690" w:type="dxa"/>
            <w:vAlign w:val="center"/>
          </w:tcPr>
          <w:p w14:paraId="1E4C7017" w14:textId="3358851A"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แผนงาน</w:t>
            </w:r>
          </w:p>
        </w:tc>
        <w:tc>
          <w:tcPr>
            <w:tcW w:w="810" w:type="dxa"/>
          </w:tcPr>
          <w:p w14:paraId="7574F2E7" w14:textId="225A165C"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ส.ค.</w:t>
            </w:r>
            <w:r w:rsidR="00757817" w:rsidRPr="00757817">
              <w:rPr>
                <w:rFonts w:ascii="TH SarabunPSK" w:eastAsia="Sarabun" w:hAnsi="TH SarabunPSK" w:cs="TH SarabunPSK" w:hint="cs"/>
                <w:color w:val="0070C0"/>
                <w:sz w:val="32"/>
                <w:szCs w:val="32"/>
                <w:cs/>
              </w:rPr>
              <w:t xml:space="preserve"> 2563</w:t>
            </w:r>
          </w:p>
        </w:tc>
        <w:tc>
          <w:tcPr>
            <w:tcW w:w="810" w:type="dxa"/>
          </w:tcPr>
          <w:p w14:paraId="4CA49C60"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ก.ย.</w:t>
            </w:r>
          </w:p>
          <w:p w14:paraId="22976BE0" w14:textId="1FBDA878"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6E60FE28"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ต.ค.</w:t>
            </w:r>
          </w:p>
          <w:p w14:paraId="26122FD7" w14:textId="6B406B6B"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5CE9B9A2"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พ.ย.</w:t>
            </w:r>
          </w:p>
          <w:p w14:paraId="22C21F2D" w14:textId="701A7D04"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47A2D2A5"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ธ.ค.</w:t>
            </w:r>
          </w:p>
          <w:p w14:paraId="0C32D38C" w14:textId="5DDD5C9E"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266EF31C"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ม.ค.</w:t>
            </w:r>
          </w:p>
          <w:p w14:paraId="14EA5F4E" w14:textId="73D5DDC1"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4</w:t>
            </w:r>
          </w:p>
        </w:tc>
        <w:tc>
          <w:tcPr>
            <w:tcW w:w="810" w:type="dxa"/>
          </w:tcPr>
          <w:p w14:paraId="6A0AF1CB"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ก.พ.</w:t>
            </w:r>
          </w:p>
          <w:p w14:paraId="7E56E4B6" w14:textId="34B020DD"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4</w:t>
            </w:r>
          </w:p>
        </w:tc>
      </w:tr>
      <w:tr w:rsidR="00757817" w:rsidRPr="00757817" w14:paraId="5147C5DA" w14:textId="77777777" w:rsidTr="00757817">
        <w:tc>
          <w:tcPr>
            <w:tcW w:w="3690" w:type="dxa"/>
          </w:tcPr>
          <w:p w14:paraId="65F3C165" w14:textId="638DAA0E"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119B3F6"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219B29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5EE53CF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1B60E88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FC4AB1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66E3EEA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6A43AC9C" w14:textId="77777777" w:rsidTr="00757817">
        <w:tc>
          <w:tcPr>
            <w:tcW w:w="3690" w:type="dxa"/>
          </w:tcPr>
          <w:p w14:paraId="497E0AB8" w14:textId="7B9AB6CB"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ศึกษาการใช้กล้องความลึก</w:t>
            </w:r>
          </w:p>
        </w:tc>
        <w:tc>
          <w:tcPr>
            <w:tcW w:w="810" w:type="dxa"/>
          </w:tcPr>
          <w:p w14:paraId="036E1C7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32470974"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A42632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FE2E255"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E11807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07A27C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955C3C1"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4992D71F" w14:textId="77777777" w:rsidTr="00757817">
        <w:tc>
          <w:tcPr>
            <w:tcW w:w="3690" w:type="dxa"/>
          </w:tcPr>
          <w:p w14:paraId="4141D349" w14:textId="2BB09CC8"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 xml:space="preserve">รวมรวมข้อมูลและวิธีการประมวลผลข้อมูล </w:t>
            </w:r>
            <w:r w:rsidRPr="00757817">
              <w:rPr>
                <w:rFonts w:ascii="TH SarabunPSK" w:eastAsia="Sarabun" w:hAnsi="TH SarabunPSK" w:cs="TH SarabunPSK"/>
                <w:color w:val="0070C0"/>
                <w:sz w:val="32"/>
                <w:szCs w:val="32"/>
              </w:rPr>
              <w:t>Point cloud</w:t>
            </w:r>
          </w:p>
        </w:tc>
        <w:tc>
          <w:tcPr>
            <w:tcW w:w="810" w:type="dxa"/>
          </w:tcPr>
          <w:p w14:paraId="15535F9A"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3A8766BF"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77D7205"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28C125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2A87C6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44BA663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3DF05FAA"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732726AC" w14:textId="77777777" w:rsidTr="00757817">
        <w:tc>
          <w:tcPr>
            <w:tcW w:w="3690" w:type="dxa"/>
          </w:tcPr>
          <w:p w14:paraId="21539C5A" w14:textId="67A9F401" w:rsidR="0009362B" w:rsidRPr="00757817" w:rsidRDefault="0009362B" w:rsidP="00A202DF">
            <w:pPr>
              <w:pStyle w:val="ListParagraph"/>
              <w:ind w:left="0"/>
              <w:jc w:val="both"/>
              <w:rPr>
                <w:rFonts w:ascii="TH SarabunPSK" w:eastAsia="Sarabun" w:hAnsi="TH SarabunPSK" w:cs="TH SarabunPSK"/>
                <w:color w:val="0070C0"/>
                <w:sz w:val="32"/>
                <w:szCs w:val="32"/>
                <w:cs/>
              </w:rPr>
            </w:pPr>
            <w:r w:rsidRPr="00757817">
              <w:rPr>
                <w:rFonts w:ascii="TH SarabunPSK" w:eastAsia="Sarabun" w:hAnsi="TH SarabunPSK" w:cs="TH SarabunPSK" w:hint="cs"/>
                <w:color w:val="0070C0"/>
                <w:sz w:val="32"/>
                <w:szCs w:val="32"/>
                <w:cs/>
              </w:rPr>
              <w:t xml:space="preserve">ศึกษาระบบ </w:t>
            </w:r>
            <w:r w:rsidRPr="00757817">
              <w:rPr>
                <w:rFonts w:ascii="TH SarabunPSK" w:eastAsia="Sarabun" w:hAnsi="TH SarabunPSK" w:cs="TH SarabunPSK"/>
                <w:color w:val="0070C0"/>
                <w:sz w:val="32"/>
                <w:szCs w:val="32"/>
              </w:rPr>
              <w:t>Bin-Picking</w:t>
            </w:r>
          </w:p>
        </w:tc>
        <w:tc>
          <w:tcPr>
            <w:tcW w:w="810" w:type="dxa"/>
          </w:tcPr>
          <w:p w14:paraId="1FA1E53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20E4260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B92F430"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FAED0FE"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0948E5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E25995E"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3796511"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549470F2" w14:textId="77777777" w:rsidTr="00757817">
        <w:tc>
          <w:tcPr>
            <w:tcW w:w="3690" w:type="dxa"/>
          </w:tcPr>
          <w:p w14:paraId="165095C1" w14:textId="49BBCBD0" w:rsidR="0009362B" w:rsidRPr="00757817" w:rsidRDefault="0009362B" w:rsidP="00A202DF">
            <w:pPr>
              <w:pStyle w:val="ListParagraph"/>
              <w:ind w:left="0"/>
              <w:jc w:val="both"/>
              <w:rPr>
                <w:rFonts w:ascii="TH SarabunPSK" w:eastAsia="Sarabun" w:hAnsi="TH SarabunPSK" w:cs="TH SarabunPSK"/>
                <w:color w:val="0070C0"/>
                <w:sz w:val="32"/>
                <w:szCs w:val="32"/>
                <w:cs/>
              </w:rPr>
            </w:pPr>
            <w:r w:rsidRPr="00757817">
              <w:rPr>
                <w:rFonts w:ascii="TH SarabunPSK" w:eastAsia="Sarabun" w:hAnsi="TH SarabunPSK" w:cs="TH SarabunPSK" w:hint="cs"/>
                <w:color w:val="0070C0"/>
                <w:sz w:val="32"/>
                <w:szCs w:val="32"/>
                <w:cs/>
              </w:rPr>
              <w:t>พัฒนาเขียนโปรแกรมระบบต้นแบบ</w:t>
            </w:r>
          </w:p>
        </w:tc>
        <w:tc>
          <w:tcPr>
            <w:tcW w:w="810" w:type="dxa"/>
          </w:tcPr>
          <w:p w14:paraId="2C8DBF7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4F7147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25D90A1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1264438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B7EAC71"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35AA3934"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5E6144AC"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4BC01F60" w14:textId="77777777" w:rsidTr="00757817">
        <w:tc>
          <w:tcPr>
            <w:tcW w:w="3690" w:type="dxa"/>
          </w:tcPr>
          <w:p w14:paraId="40038B19" w14:textId="21C2C117"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ปรับปรุงประสิทธิภาพ</w:t>
            </w:r>
          </w:p>
        </w:tc>
        <w:tc>
          <w:tcPr>
            <w:tcW w:w="810" w:type="dxa"/>
          </w:tcPr>
          <w:p w14:paraId="62FC063C"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98828E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796F2F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4F4236E"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5001F3B"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0BB066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1F193CF"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500E88A8" w14:textId="77777777" w:rsidTr="00757817">
        <w:tc>
          <w:tcPr>
            <w:tcW w:w="3690" w:type="dxa"/>
          </w:tcPr>
          <w:p w14:paraId="24808D8A" w14:textId="7E755868"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เขียนเล่มงานวิจัย</w:t>
            </w:r>
          </w:p>
        </w:tc>
        <w:tc>
          <w:tcPr>
            <w:tcW w:w="810" w:type="dxa"/>
          </w:tcPr>
          <w:p w14:paraId="72C2B940"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3349CF7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31A84AB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20472374"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427CBD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5C4DC5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4C46B805"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bl>
    <w:p w14:paraId="7FD29036" w14:textId="77777777" w:rsidR="00A202DF" w:rsidRPr="00757817" w:rsidRDefault="00A202DF" w:rsidP="00A202DF">
      <w:pPr>
        <w:pStyle w:val="ListParagraph"/>
        <w:spacing w:after="0" w:line="240" w:lineRule="auto"/>
        <w:jc w:val="both"/>
        <w:rPr>
          <w:rFonts w:ascii="TH SarabunPSK" w:eastAsia="Sarabun" w:hAnsi="TH SarabunPSK" w:cs="TH SarabunPSK"/>
          <w:color w:val="0070C0"/>
          <w:sz w:val="32"/>
          <w:szCs w:val="32"/>
        </w:rPr>
      </w:pPr>
    </w:p>
    <w:p w14:paraId="1AB125A6" w14:textId="265CD7BA" w:rsidR="00B81713" w:rsidRPr="00A202DF" w:rsidRDefault="001D30B1" w:rsidP="00A202DF">
      <w:pPr>
        <w:spacing w:after="0" w:line="240" w:lineRule="auto"/>
        <w:jc w:val="both"/>
        <w:rPr>
          <w:rFonts w:ascii="TH SarabunPSK" w:eastAsia="Sarabun" w:hAnsi="TH SarabunPSK" w:cs="TH SarabunPSK"/>
          <w:color w:val="FF0000"/>
          <w:sz w:val="32"/>
          <w:szCs w:val="32"/>
        </w:rPr>
      </w:pPr>
      <w:r w:rsidRPr="00A202DF">
        <w:rPr>
          <w:rFonts w:ascii="TH SarabunPSK" w:eastAsia="Arial Unicode MS" w:hAnsi="TH SarabunPSK" w:cs="TH SarabunPSK" w:hint="cs"/>
          <w:sz w:val="36"/>
          <w:szCs w:val="36"/>
        </w:rPr>
        <w:t>1.5</w:t>
      </w:r>
      <w:r w:rsidRPr="00A202DF">
        <w:rPr>
          <w:rFonts w:ascii="TH SarabunPSK" w:eastAsia="Arial Unicode MS" w:hAnsi="TH SarabunPSK" w:cs="TH SarabunPSK" w:hint="cs"/>
          <w:sz w:val="36"/>
          <w:szCs w:val="36"/>
        </w:rPr>
        <w:tab/>
      </w:r>
      <w:r w:rsidR="008F7E38" w:rsidRPr="00A202DF">
        <w:rPr>
          <w:rFonts w:ascii="TH SarabunPSK" w:eastAsia="Arial Unicode MS" w:hAnsi="TH SarabunPSK" w:cs="TH SarabunPSK" w:hint="cs"/>
          <w:bCs/>
          <w:sz w:val="36"/>
          <w:szCs w:val="36"/>
          <w:cs/>
        </w:rPr>
        <w:t>ข้อจำกัดการวิจัย</w:t>
      </w:r>
    </w:p>
    <w:p w14:paraId="7399F0B0" w14:textId="517F45A5"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w:t>
      </w:r>
      <w:r w:rsidRPr="002A3F73">
        <w:rPr>
          <w:rFonts w:ascii="TH SarabunPSK" w:hAnsi="TH SarabunPSK" w:cs="TH SarabunPSK" w:hint="cs"/>
          <w:sz w:val="32"/>
          <w:szCs w:val="32"/>
          <w:cs/>
        </w:rPr>
        <w:lastRenderedPageBreak/>
        <w:t>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10" w:name="_h6gq2pjw26yk" w:colFirst="0" w:colLast="0"/>
      <w:bookmarkEnd w:id="10"/>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11" w:name="_wt39lf1yt6tv" w:colFirst="0" w:colLast="0"/>
      <w:bookmarkEnd w:id="11"/>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3E76CE3F" w14:textId="6FF7DB1B" w:rsidR="00E3589D" w:rsidRPr="002A3F73" w:rsidRDefault="007767D9" w:rsidP="00F467E1">
      <w:pPr>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757817">
      <w:pPr>
        <w:pStyle w:val="Heading1"/>
        <w:rPr>
          <w:rFonts w:eastAsia="Sarabun"/>
        </w:rPr>
      </w:pPr>
      <w:r w:rsidRPr="00561010">
        <w:rPr>
          <w:rFonts w:ascii="Angsana New" w:eastAsia="Sarabun" w:hAnsi="Angsana New" w:cs="Angsana New" w:hint="cs"/>
          <w:cs/>
        </w:rPr>
        <w:lastRenderedPageBreak/>
        <w:t>บทที่</w:t>
      </w:r>
      <w:r w:rsidRPr="00561010">
        <w:rPr>
          <w:rFonts w:eastAsia="Sarabun" w:hint="cs"/>
          <w:cs/>
        </w:rPr>
        <w:t xml:space="preserve"> 2</w:t>
      </w:r>
    </w:p>
    <w:p w14:paraId="0EF80799" w14:textId="4F1F7482" w:rsidR="003B70BA"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04C57FD0" w14:textId="76B8D1C1" w:rsidR="0047790E" w:rsidRDefault="0047790E" w:rsidP="0047790E">
      <w:pPr>
        <w:rPr>
          <w:rFonts w:ascii="TH SarabunPSK" w:hAnsi="TH SarabunPSK" w:cs="TH SarabunPSK"/>
          <w:bCs/>
          <w:color w:val="FF0000"/>
          <w:sz w:val="40"/>
          <w:szCs w:val="40"/>
        </w:rPr>
      </w:pPr>
      <w:r w:rsidRPr="0047790E">
        <w:rPr>
          <w:rFonts w:ascii="TH SarabunPSK" w:hAnsi="TH SarabunPSK" w:cs="TH SarabunPSK" w:hint="cs"/>
          <w:bCs/>
          <w:color w:val="FF0000"/>
          <w:sz w:val="40"/>
          <w:szCs w:val="40"/>
          <w:cs/>
        </w:rPr>
        <w:t>*</w:t>
      </w:r>
      <w:r>
        <w:rPr>
          <w:rFonts w:ascii="TH SarabunPSK" w:hAnsi="TH SarabunPSK" w:cs="TH SarabunPSK" w:hint="cs"/>
          <w:bCs/>
          <w:color w:val="FF0000"/>
          <w:sz w:val="40"/>
          <w:szCs w:val="40"/>
          <w:cs/>
        </w:rPr>
        <w:t xml:space="preserve">งานวิจัยที่เกี่ยวข้องกับ </w:t>
      </w:r>
      <w:r>
        <w:rPr>
          <w:rFonts w:ascii="TH SarabunPSK" w:hAnsi="TH SarabunPSK" w:cs="TH SarabunPSK"/>
          <w:bCs/>
          <w:color w:val="FF0000"/>
          <w:sz w:val="40"/>
          <w:szCs w:val="40"/>
        </w:rPr>
        <w:t>Point cloud</w:t>
      </w:r>
      <w:r>
        <w:rPr>
          <w:rFonts w:ascii="TH SarabunPSK" w:hAnsi="TH SarabunPSK" w:cs="TH SarabunPSK" w:hint="cs"/>
          <w:bCs/>
          <w:color w:val="FF0000"/>
          <w:sz w:val="40"/>
          <w:szCs w:val="40"/>
          <w:cs/>
        </w:rPr>
        <w:t xml:space="preserve"> // แปะเปเปอร์</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1F9ED820"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2"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000A31AB"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4"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7BA1724D"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7A5AB41B" w:rsidR="00AE4D0D" w:rsidRPr="0047790E" w:rsidRDefault="0047790E" w:rsidP="0047790E">
      <w:pPr>
        <w:rPr>
          <w:rFonts w:ascii="TH SarabunPSK" w:hAnsi="TH SarabunPSK" w:cs="TH SarabunPSK"/>
          <w:bCs/>
          <w:color w:val="FF0000"/>
          <w:sz w:val="40"/>
          <w:szCs w:val="40"/>
        </w:rPr>
      </w:pPr>
      <w:r>
        <w:rPr>
          <w:rFonts w:ascii="TH SarabunPSK" w:hAnsi="TH SarabunPSK" w:cs="TH SarabunPSK"/>
          <w:bCs/>
          <w:color w:val="FF0000"/>
          <w:sz w:val="40"/>
          <w:szCs w:val="40"/>
        </w:rPr>
        <w:t>*</w:t>
      </w:r>
      <w:r>
        <w:rPr>
          <w:rFonts w:ascii="TH SarabunPSK" w:hAnsi="TH SarabunPSK" w:cs="TH SarabunPSK" w:hint="cs"/>
          <w:bCs/>
          <w:color w:val="FF0000"/>
          <w:sz w:val="40"/>
          <w:szCs w:val="40"/>
          <w:cs/>
        </w:rPr>
        <w:t>มีงานอะไรบ้าง ที่เกี่ยวกับกล้องความลึก ข้อมูลภาพความลึก // แปะเปเปอร์</w:t>
      </w:r>
      <w:r w:rsidR="003F2D95"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422E988"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6"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3A50118F"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55019">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8"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iskund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596087BD" w14:textId="68F04E35" w:rsidR="002A3F73" w:rsidRDefault="002A3F73" w:rsidP="00B1778E">
      <w:pPr>
        <w:pStyle w:val="NormalWeb"/>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Youtub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2CD1FA59" w14:textId="129065C0" w:rsidR="009123D2" w:rsidRPr="009123D2" w:rsidRDefault="009123D2" w:rsidP="009123D2">
      <w:pPr>
        <w:pStyle w:val="NormalWeb"/>
        <w:jc w:val="both"/>
        <w:rPr>
          <w:rFonts w:ascii="TH SarabunPSK" w:hAnsi="TH SarabunPSK" w:cs="TH SarabunPSK"/>
          <w:color w:val="FF0000"/>
          <w:sz w:val="40"/>
          <w:szCs w:val="40"/>
          <w:cs/>
        </w:rPr>
      </w:pPr>
      <w:r w:rsidRPr="009123D2">
        <w:rPr>
          <w:rFonts w:ascii="TH SarabunPSK" w:hAnsi="TH SarabunPSK" w:cs="TH SarabunPSK" w:hint="cs"/>
          <w:color w:val="FF0000"/>
          <w:sz w:val="40"/>
          <w:szCs w:val="40"/>
          <w:cs/>
        </w:rPr>
        <w:t>**</w:t>
      </w:r>
      <w:r>
        <w:rPr>
          <w:rFonts w:ascii="TH SarabunPSK" w:hAnsi="TH SarabunPSK" w:cs="TH SarabunPSK" w:hint="cs"/>
          <w:color w:val="FF0000"/>
          <w:sz w:val="40"/>
          <w:szCs w:val="40"/>
          <w:cs/>
        </w:rPr>
        <w:t xml:space="preserve">มีงานวิจัยไหนที่ใช้ </w:t>
      </w:r>
      <w:r>
        <w:rPr>
          <w:rFonts w:ascii="TH SarabunPSK" w:hAnsi="TH SarabunPSK" w:cs="TH SarabunPSK"/>
          <w:color w:val="FF0000"/>
          <w:sz w:val="40"/>
          <w:szCs w:val="40"/>
        </w:rPr>
        <w:t xml:space="preserve">o3d </w:t>
      </w:r>
      <w:r>
        <w:rPr>
          <w:rFonts w:ascii="TH SarabunPSK" w:hAnsi="TH SarabunPSK" w:cs="TH SarabunPSK" w:hint="cs"/>
          <w:color w:val="FF0000"/>
          <w:sz w:val="40"/>
          <w:szCs w:val="40"/>
          <w:cs/>
        </w:rPr>
        <w:t>สรุปเปเปอร์มาแปะ</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5FC4936B"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9" w:name="_Ref68814312"/>
      <w:r w:rsidRPr="00D33B88">
        <w:rPr>
          <w:rFonts w:ascii="TH SarabunPSK" w:hAnsi="TH SarabunPSK" w:cs="TH SarabunPSK" w:hint="cs"/>
          <w:color w:val="000000" w:themeColor="text1"/>
          <w:sz w:val="32"/>
          <w:szCs w:val="32"/>
          <w:cs/>
        </w:rPr>
        <w:lastRenderedPageBreak/>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3B3A531F"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292B8C9E" w:rsidR="00525BF3" w:rsidRPr="00C0625C" w:rsidRDefault="00C0625C" w:rsidP="00525BF3">
      <w:pPr>
        <w:rPr>
          <w:rFonts w:ascii="TH SarabunPSK" w:hAnsi="TH SarabunPSK" w:cs="TH SarabunPSK"/>
          <w:b/>
          <w:bCs/>
          <w:color w:val="FF0000"/>
          <w:sz w:val="32"/>
          <w:szCs w:val="32"/>
        </w:rPr>
      </w:pPr>
      <w:r w:rsidRPr="00C0625C">
        <w:rPr>
          <w:rFonts w:ascii="TH SarabunPSK" w:hAnsi="TH SarabunPSK" w:cs="TH SarabunPSK" w:hint="cs"/>
          <w:b/>
          <w:bCs/>
          <w:color w:val="FF0000"/>
          <w:sz w:val="32"/>
          <w:szCs w:val="32"/>
          <w:cs/>
        </w:rPr>
        <w:t>**งานที่ทำเกี่ยวข้องกับส่วนนี้ แปะเปเปอร์อ้างอิง</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68F07BD8" w:rsidR="00AE4D0D" w:rsidRPr="00C0625C" w:rsidRDefault="00AE4D0D" w:rsidP="006E5B24">
      <w:pPr>
        <w:pStyle w:val="Heading3"/>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เปเปอร์อ้างอิง</w:t>
      </w:r>
    </w:p>
    <w:p w14:paraId="38256794" w14:textId="758D3C25" w:rsidR="00894203" w:rsidRPr="00C0625C" w:rsidRDefault="00894203" w:rsidP="002D6EFA">
      <w:pPr>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เปเปอร์ไหน</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3C957BB3" w14:textId="51AC8B92" w:rsidR="00C0625C" w:rsidRPr="00C0625C" w:rsidRDefault="00DB74F6" w:rsidP="00C0625C">
      <w:pPr>
        <w:pStyle w:val="Caption"/>
        <w:jc w:val="center"/>
        <w:rPr>
          <w:rFonts w:ascii="TH SarabunPSK" w:hAnsi="TH SarabunPSK" w:cs="TH SarabunPSK"/>
          <w:i w:val="0"/>
          <w:iCs w:val="0"/>
          <w:color w:val="000000" w:themeColor="text1"/>
          <w:sz w:val="32"/>
          <w:szCs w:val="32"/>
        </w:rPr>
      </w:pPr>
      <w:bookmarkStart w:id="20"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592F3F80" w14:textId="3CC02027" w:rsidR="00C0625C" w:rsidRPr="00C0625C" w:rsidRDefault="00C82B69" w:rsidP="00C0625C">
      <w:pPr>
        <w:pStyle w:val="Heading3"/>
        <w:ind w:firstLine="720"/>
        <w:rPr>
          <w:rFonts w:ascii="TH SarabunPSK" w:eastAsia="Sarabun" w:hAnsi="TH SarabunPSK" w:cs="TH SarabunPSK"/>
          <w:color w:val="FF0000"/>
          <w:sz w:val="36"/>
          <w:szCs w:val="36"/>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r w:rsidR="00C0625C">
        <w:rPr>
          <w:rFonts w:ascii="TH SarabunPSK" w:hAnsi="TH SarabunPSK" w:cs="TH SarabunPSK" w:hint="cs"/>
          <w:sz w:val="32"/>
          <w:szCs w:val="32"/>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เปเปอร์อ้างอิง</w:t>
      </w:r>
    </w:p>
    <w:p w14:paraId="3492637E" w14:textId="04A3F768" w:rsidR="00C82B69" w:rsidRPr="00FA12B6" w:rsidRDefault="00C82B69" w:rsidP="002D6EFA">
      <w:pPr>
        <w:jc w:val="thaiDistribute"/>
        <w:rPr>
          <w:rFonts w:ascii="TH SarabunPSK" w:hAnsi="TH SarabunPSK" w:cs="TH SarabunPSK"/>
          <w:sz w:val="32"/>
          <w:szCs w:val="32"/>
          <w:cs/>
        </w:rPr>
      </w:pPr>
    </w:p>
    <w:p w14:paraId="2B6980E0" w14:textId="45CD78DB" w:rsidR="00C82B69" w:rsidRDefault="00085C5E" w:rsidP="00085C5E">
      <w:pPr>
        <w:jc w:val="center"/>
        <w:rPr>
          <w:rFonts w:ascii="TH SarabunPSK" w:hAnsi="TH SarabunPSK" w:cs="TH SarabunPSK"/>
          <w:sz w:val="32"/>
          <w:szCs w:val="32"/>
        </w:rPr>
      </w:pPr>
      <w:r>
        <w:rPr>
          <w:noProof/>
        </w:rPr>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21"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21"/>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05A95944"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r w:rsidR="0071216D" w:rsidRPr="00FA12B6">
        <w:rPr>
          <w:rFonts w:ascii="TH SarabunPSK" w:hAnsi="TH SarabunPSK" w:cs="TH SarabunPSK" w:hint="cs"/>
          <w:sz w:val="32"/>
          <w:szCs w:val="32"/>
        </w:rPr>
        <w:t xml:space="preserve">KDTre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lastRenderedPageBreak/>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2"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46590E2D"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r w:rsidR="00C0625C">
        <w:rPr>
          <w:rFonts w:ascii="TH SarabunPSK" w:eastAsia="Sarabun"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21CC8E50" w14:textId="3BC328D3"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lastRenderedPageBreak/>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5F1B1E12">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3" w:name="_Ref68814397"/>
      <w:r w:rsidRPr="00254D74">
        <w:rPr>
          <w:rFonts w:ascii="TH SarabunPSK" w:hAnsi="TH SarabunPSK" w:cs="TH SarabunPSK" w:hint="cs"/>
          <w:color w:val="000000" w:themeColor="text1"/>
          <w:sz w:val="32"/>
          <w:szCs w:val="32"/>
          <w:cs/>
        </w:rPr>
        <w:t xml:space="preserve">ภาพที่ </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TYLEREF </w:instrText>
      </w:r>
      <w:r w:rsidR="00906DC7" w:rsidRPr="00254D74">
        <w:rPr>
          <w:rFonts w:ascii="TH SarabunPSK" w:hAnsi="TH SarabunPSK" w:cs="TH SarabunPSK" w:hint="cs"/>
          <w:color w:val="000000" w:themeColor="text1"/>
          <w:sz w:val="32"/>
          <w:szCs w:val="32"/>
          <w:cs/>
        </w:rPr>
        <w:instrText xml:space="preserve">1 </w:instrText>
      </w:r>
      <w:r w:rsidR="00906DC7" w:rsidRPr="00254D74">
        <w:rPr>
          <w:rFonts w:ascii="TH SarabunPSK" w:hAnsi="TH SarabunPSK" w:cs="TH SarabunPSK" w:hint="cs"/>
          <w:color w:val="000000" w:themeColor="text1"/>
          <w:sz w:val="32"/>
          <w:szCs w:val="32"/>
        </w:rPr>
        <w:instrText>\s</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2</w:t>
      </w:r>
      <w:r w:rsidR="00906DC7" w:rsidRPr="00254D74">
        <w:rPr>
          <w:rFonts w:ascii="TH SarabunPSK" w:hAnsi="TH SarabunPSK" w:cs="TH SarabunPSK"/>
          <w:color w:val="000000" w:themeColor="text1"/>
          <w:sz w:val="32"/>
          <w:szCs w:val="32"/>
          <w:cs/>
        </w:rPr>
        <w:fldChar w:fldCharType="end"/>
      </w:r>
      <w:r w:rsidR="00906DC7" w:rsidRPr="00254D74">
        <w:rPr>
          <w:rFonts w:ascii="TH SarabunPSK" w:hAnsi="TH SarabunPSK" w:cs="TH SarabunPSK"/>
          <w:color w:val="000000" w:themeColor="text1"/>
          <w:sz w:val="32"/>
          <w:szCs w:val="32"/>
          <w:cs/>
        </w:rPr>
        <w:t>.</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EQ </w:instrText>
      </w:r>
      <w:r w:rsidR="00906DC7" w:rsidRPr="00254D74">
        <w:rPr>
          <w:rFonts w:ascii="TH SarabunPSK" w:hAnsi="TH SarabunPSK" w:cs="TH SarabunPSK" w:hint="cs"/>
          <w:color w:val="000000" w:themeColor="text1"/>
          <w:sz w:val="32"/>
          <w:szCs w:val="32"/>
          <w:cs/>
        </w:rPr>
        <w:instrText xml:space="preserve">ภาพที่ </w:instrText>
      </w:r>
      <w:r w:rsidR="00906DC7" w:rsidRPr="00254D74">
        <w:rPr>
          <w:rFonts w:ascii="TH SarabunPSK" w:hAnsi="TH SarabunPSK" w:cs="TH SarabunPSK" w:hint="cs"/>
          <w:color w:val="000000" w:themeColor="text1"/>
          <w:sz w:val="32"/>
          <w:szCs w:val="32"/>
        </w:rPr>
        <w:instrText xml:space="preserve">\* ARABIC \s </w:instrText>
      </w:r>
      <w:r w:rsidR="00906DC7" w:rsidRPr="00254D74">
        <w:rPr>
          <w:rFonts w:ascii="TH SarabunPSK" w:hAnsi="TH SarabunPSK" w:cs="TH SarabunPSK" w:hint="cs"/>
          <w:color w:val="000000" w:themeColor="text1"/>
          <w:sz w:val="32"/>
          <w:szCs w:val="32"/>
          <w:cs/>
        </w:rPr>
        <w:instrText>1</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14</w:t>
      </w:r>
      <w:r w:rsidR="00906DC7" w:rsidRPr="00254D74">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4"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4485A647"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r w:rsidR="00C0625C">
        <w:rPr>
          <w:rFonts w:ascii="TH SarabunPSK"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23A4260A"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lastRenderedPageBreak/>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5"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5"/>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133F43E1"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r w:rsidR="00C0625C">
        <w:rPr>
          <w:rFonts w:ascii="TH SarabunPSK" w:eastAsia="Sarabun" w:hAnsi="TH SarabunPSK" w:cs="TH SarabunPSK" w:hint="cs"/>
          <w:sz w:val="32"/>
          <w:szCs w:val="32"/>
          <w:cs/>
        </w:rPr>
        <w:t xml:space="preserve"> </w:t>
      </w:r>
    </w:p>
    <w:p w14:paraId="7D1BBF83" w14:textId="43E40106" w:rsidR="00C0625C" w:rsidRPr="00C0625C" w:rsidRDefault="00C0625C" w:rsidP="003C66C3">
      <w:pPr>
        <w:spacing w:after="240" w:line="240" w:lineRule="auto"/>
        <w:jc w:val="thaiDistribute"/>
        <w:rPr>
          <w:rFonts w:ascii="TH SarabunPSK" w:eastAsia="Sarabun" w:hAnsi="TH SarabunPSK" w:cs="TH SarabunPSK"/>
          <w:color w:val="FF0000"/>
          <w:sz w:val="40"/>
          <w:szCs w:val="40"/>
        </w:rPr>
      </w:pPr>
      <w:r w:rsidRPr="00C0625C">
        <w:rPr>
          <w:rFonts w:ascii="TH SarabunPSK" w:eastAsia="Sarabun" w:hAnsi="TH SarabunPSK" w:cs="TH SarabunPSK" w:hint="cs"/>
          <w:color w:val="FF0000"/>
          <w:sz w:val="40"/>
          <w:szCs w:val="40"/>
          <w:cs/>
        </w:rPr>
        <w:lastRenderedPageBreak/>
        <w:t>//</w:t>
      </w:r>
      <w:r>
        <w:rPr>
          <w:rFonts w:ascii="TH SarabunPSK" w:eastAsia="Sarabun" w:hAnsi="TH SarabunPSK" w:cs="TH SarabunPSK" w:hint="cs"/>
          <w:color w:val="FF0000"/>
          <w:sz w:val="40"/>
          <w:szCs w:val="40"/>
          <w:cs/>
        </w:rPr>
        <w:t>โดยงาน</w:t>
      </w:r>
      <w:r w:rsidR="00936E1A">
        <w:rPr>
          <w:rFonts w:ascii="TH SarabunPSK" w:eastAsia="Sarabun" w:hAnsi="TH SarabunPSK" w:cs="TH SarabunPSK" w:hint="cs"/>
          <w:color w:val="FF0000"/>
          <w:sz w:val="40"/>
          <w:szCs w:val="40"/>
          <w:cs/>
        </w:rPr>
        <w:t>ของเราใช้วิธี.........อ้างอิงจาก</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6"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6"/>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F154822" w14:textId="2FF5AC97" w:rsidR="006B3666" w:rsidRPr="006B3666" w:rsidRDefault="006B3666" w:rsidP="003D6BCA">
      <w:pPr>
        <w:spacing w:after="24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6B3666">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757817">
      <w:pPr>
        <w:pStyle w:val="Heading1"/>
      </w:pPr>
      <w:r w:rsidRPr="00417E7C">
        <w:rPr>
          <w:rFonts w:ascii="Angsana New" w:hAnsi="Angsana New" w:cs="Angsana New" w:hint="cs"/>
          <w:cs/>
        </w:rPr>
        <w:lastRenderedPageBreak/>
        <w:t>บทที่</w:t>
      </w:r>
      <w:r w:rsidRPr="00417E7C">
        <w:rPr>
          <w:rFonts w:hint="cs"/>
          <w:cs/>
        </w:rPr>
        <w:t xml:space="preserve"> 3</w:t>
      </w:r>
    </w:p>
    <w:p w14:paraId="5ECF7472" w14:textId="28A935A6" w:rsidR="00F062CE"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F062CE">
      <w:pPr>
        <w:jc w:val="center"/>
        <w:rPr>
          <w:rFonts w:ascii="TH SarabunPSK" w:hAnsi="TH SarabunPSK" w:cs="TH SarabunPSK"/>
          <w:bCs/>
          <w:sz w:val="40"/>
          <w:szCs w:val="40"/>
        </w:rPr>
      </w:pPr>
    </w:p>
    <w:p w14:paraId="24002845" w14:textId="06A3968B" w:rsidR="0067470A" w:rsidRPr="0067470A" w:rsidRDefault="0067470A" w:rsidP="0067470A">
      <w:pPr>
        <w:ind w:firstLine="720"/>
        <w:jc w:val="thaiDistribute"/>
        <w:rPr>
          <w:rFonts w:ascii="TH SarabunPSK" w:hAnsi="TH SarabunPSK" w:cs="TH SarabunPSK"/>
          <w:b/>
          <w:sz w:val="32"/>
          <w:szCs w:val="32"/>
          <w:cs/>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7" w:name="_ch4wnhbc340i" w:colFirst="0" w:colLast="0"/>
      <w:bookmarkStart w:id="28" w:name="_gpen16t4v1wu" w:colFirst="0" w:colLast="0"/>
      <w:bookmarkStart w:id="29" w:name="_9vs533i5rtxv" w:colFirst="0" w:colLast="0"/>
      <w:bookmarkEnd w:id="27"/>
      <w:bookmarkEnd w:id="28"/>
      <w:bookmarkEnd w:id="29"/>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F11F69">
      <w:pPr>
        <w:jc w:val="center"/>
        <w:rPr>
          <w:rFonts w:ascii="TH SarabunPSK" w:eastAsia="Sarabun" w:hAnsi="TH SarabunPSK" w:cs="TH SarabunPSK"/>
          <w:color w:val="000000" w:themeColor="text1"/>
          <w:sz w:val="32"/>
          <w:szCs w:val="32"/>
        </w:rPr>
      </w:pPr>
      <w:bookmarkStart w:id="30" w:name="_Ref68812201"/>
      <w:bookmarkStart w:id="31" w:name="_Ref68812172"/>
      <w:r w:rsidRPr="00F11F69">
        <w:rPr>
          <w:rFonts w:ascii="TH SarabunPSK" w:hAnsi="TH SarabunPSK" w:cs="TH SarabunPSK" w:hint="cs"/>
          <w:i/>
          <w:iCs/>
          <w:color w:val="000000" w:themeColor="text1"/>
          <w:sz w:val="32"/>
          <w:szCs w:val="32"/>
          <w:cs/>
        </w:rPr>
        <w:t xml:space="preserve">ภาพที่ </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TYLEREF </w:instrText>
      </w:r>
      <w:r w:rsidR="00906DC7" w:rsidRPr="00F11F69">
        <w:rPr>
          <w:rFonts w:ascii="TH SarabunPSK" w:hAnsi="TH SarabunPSK" w:cs="TH SarabunPSK" w:hint="cs"/>
          <w:i/>
          <w:iCs/>
          <w:color w:val="000000" w:themeColor="text1"/>
          <w:sz w:val="32"/>
          <w:szCs w:val="32"/>
          <w:cs/>
        </w:rPr>
        <w:instrText xml:space="preserve">1 </w:instrText>
      </w:r>
      <w:r w:rsidR="00906DC7" w:rsidRPr="00F11F69">
        <w:rPr>
          <w:rFonts w:ascii="TH SarabunPSK" w:hAnsi="TH SarabunPSK" w:cs="TH SarabunPSK" w:hint="cs"/>
          <w:i/>
          <w:iCs/>
          <w:color w:val="000000" w:themeColor="text1"/>
          <w:sz w:val="32"/>
          <w:szCs w:val="32"/>
        </w:rPr>
        <w:instrText>\s</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3</w:t>
      </w:r>
      <w:r w:rsidR="00906DC7" w:rsidRPr="00F11F69">
        <w:rPr>
          <w:rFonts w:ascii="TH SarabunPSK" w:hAnsi="TH SarabunPSK" w:cs="TH SarabunPSK"/>
          <w:i/>
          <w:iCs/>
          <w:color w:val="000000" w:themeColor="text1"/>
          <w:sz w:val="32"/>
          <w:szCs w:val="32"/>
          <w:cs/>
        </w:rPr>
        <w:fldChar w:fldCharType="end"/>
      </w:r>
      <w:r w:rsidR="00906DC7" w:rsidRPr="00F11F69">
        <w:rPr>
          <w:rFonts w:ascii="TH SarabunPSK" w:hAnsi="TH SarabunPSK" w:cs="TH SarabunPSK"/>
          <w:i/>
          <w:iCs/>
          <w:color w:val="000000" w:themeColor="text1"/>
          <w:sz w:val="32"/>
          <w:szCs w:val="32"/>
          <w:cs/>
        </w:rPr>
        <w:t>.</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EQ </w:instrText>
      </w:r>
      <w:r w:rsidR="00906DC7" w:rsidRPr="00F11F69">
        <w:rPr>
          <w:rFonts w:ascii="TH SarabunPSK" w:hAnsi="TH SarabunPSK" w:cs="TH SarabunPSK" w:hint="cs"/>
          <w:i/>
          <w:iCs/>
          <w:color w:val="000000" w:themeColor="text1"/>
          <w:sz w:val="32"/>
          <w:szCs w:val="32"/>
          <w:cs/>
        </w:rPr>
        <w:instrText xml:space="preserve">ภาพที่ </w:instrText>
      </w:r>
      <w:r w:rsidR="00906DC7" w:rsidRPr="00F11F69">
        <w:rPr>
          <w:rFonts w:ascii="TH SarabunPSK" w:hAnsi="TH SarabunPSK" w:cs="TH SarabunPSK" w:hint="cs"/>
          <w:i/>
          <w:iCs/>
          <w:color w:val="000000" w:themeColor="text1"/>
          <w:sz w:val="32"/>
          <w:szCs w:val="32"/>
        </w:rPr>
        <w:instrText xml:space="preserve">\* ARABIC \s </w:instrText>
      </w:r>
      <w:r w:rsidR="00906DC7" w:rsidRPr="00F11F69">
        <w:rPr>
          <w:rFonts w:ascii="TH SarabunPSK" w:hAnsi="TH SarabunPSK" w:cs="TH SarabunPSK" w:hint="cs"/>
          <w:i/>
          <w:iCs/>
          <w:color w:val="000000" w:themeColor="text1"/>
          <w:sz w:val="32"/>
          <w:szCs w:val="32"/>
          <w:cs/>
        </w:rPr>
        <w:instrText>1</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1</w:t>
      </w:r>
      <w:r w:rsidR="00906DC7" w:rsidRPr="00F11F69">
        <w:rPr>
          <w:rFonts w:ascii="TH SarabunPSK" w:hAnsi="TH SarabunPSK" w:cs="TH SarabunPSK"/>
          <w:i/>
          <w:iCs/>
          <w:color w:val="000000" w:themeColor="text1"/>
          <w:sz w:val="32"/>
          <w:szCs w:val="32"/>
          <w:cs/>
        </w:rPr>
        <w:fldChar w:fldCharType="end"/>
      </w:r>
      <w:bookmarkEnd w:id="30"/>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31"/>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Intel Realsense D</w:t>
      </w:r>
      <w:r w:rsidR="00D146CB" w:rsidRPr="002A3F73">
        <w:rPr>
          <w:rFonts w:ascii="TH SarabunPSK" w:hAnsi="TH SarabunPSK" w:cs="TH SarabunPSK" w:hint="cs"/>
          <w:b/>
          <w:bCs/>
          <w:sz w:val="32"/>
          <w:szCs w:val="32"/>
          <w:cs/>
        </w:rPr>
        <w:t>435</w:t>
      </w:r>
      <w:r w:rsidR="00D146CB" w:rsidRPr="002A3F73">
        <w:rPr>
          <w:rFonts w:ascii="TH SarabunPSK" w:hAnsi="TH SarabunPSK" w:cs="TH SarabunPSK" w:hint="cs"/>
          <w:b/>
          <w:bCs/>
          <w:sz w:val="32"/>
          <w:szCs w:val="32"/>
        </w:rPr>
        <w:t>i</w:t>
      </w:r>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6">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2"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2"/>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Intel Realsens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3"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4" w:name="_rp3780s47m6i" w:colFirst="0" w:colLast="0"/>
      <w:bookmarkStart w:id="35" w:name="_fezfa8mno814" w:colFirst="0" w:colLast="0"/>
      <w:bookmarkEnd w:id="34"/>
      <w:bookmarkEnd w:id="35"/>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0E81F03D" w:rsidR="00186934" w:rsidRPr="001C5E50" w:rsidRDefault="001C5E50" w:rsidP="00D50D6E">
      <w:pPr>
        <w:ind w:firstLine="720"/>
        <w:jc w:val="thaiDistribute"/>
        <w:rPr>
          <w:rFonts w:ascii="TH SarabunPSK" w:hAnsi="TH SarabunPSK" w:cs="TH SarabunPSK"/>
          <w:sz w:val="32"/>
          <w:szCs w:val="32"/>
          <w:cs/>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lastRenderedPageBreak/>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69B197F7" w14:textId="6C326A4B"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r w:rsidR="00936E1A">
        <w:rPr>
          <w:rFonts w:ascii="TH SarabunPSK" w:hAnsi="TH SarabunPSK" w:cs="TH SarabunPSK" w:hint="cs"/>
          <w:color w:val="FF0000"/>
          <w:sz w:val="32"/>
          <w:szCs w:val="32"/>
          <w:cs/>
        </w:rPr>
        <w:t>//แปะรูป</w:t>
      </w:r>
      <w:r w:rsidR="00936E1A">
        <w:rPr>
          <w:rFonts w:ascii="TH SarabunPSK" w:hAnsi="TH SarabunPSK" w:cs="TH SarabunPSK"/>
          <w:color w:val="FF0000"/>
          <w:sz w:val="32"/>
          <w:szCs w:val="32"/>
        </w:rPr>
        <w:t>offline</w:t>
      </w:r>
    </w:p>
    <w:p w14:paraId="42CACA08" w14:textId="73759EA3" w:rsidR="00DB5FA6" w:rsidRDefault="00186934" w:rsidP="00DB5FA6">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DB5FA6">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DB5FA6">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BFE9A81">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05E7AB61" w14:textId="77777777" w:rsidR="00DB5FA6" w:rsidRDefault="00DB5FA6" w:rsidP="00DB5FA6">
      <w:pPr>
        <w:spacing w:after="0" w:line="240" w:lineRule="auto"/>
        <w:jc w:val="center"/>
        <w:rPr>
          <w:rFonts w:ascii="TH SarabunPSK" w:eastAsia="Sarabun" w:hAnsi="TH SarabunPSK" w:cs="TH SarabunPSK"/>
          <w:color w:val="000000" w:themeColor="text1"/>
          <w:sz w:val="32"/>
          <w:szCs w:val="32"/>
        </w:rPr>
      </w:pPr>
    </w:p>
    <w:p w14:paraId="23A65473" w14:textId="0DBBADF6" w:rsidR="00DB5FA6" w:rsidRPr="00325944" w:rsidRDefault="00DB5FA6" w:rsidP="00DB5FA6">
      <w:pPr>
        <w:pStyle w:val="Caption"/>
        <w:jc w:val="center"/>
        <w:rPr>
          <w:rFonts w:ascii="TH SarabunPSK" w:eastAsia="Sarabun" w:hAnsi="TH SarabunPSK" w:cs="TH SarabunPSK"/>
          <w:i w:val="0"/>
          <w:iCs w:val="0"/>
          <w:color w:val="FF0000"/>
          <w:sz w:val="32"/>
          <w:szCs w:val="32"/>
        </w:rPr>
      </w:pPr>
      <w:bookmarkStart w:id="36" w:name="_Ref68812703"/>
      <w:bookmarkStart w:id="37" w:name="_Ref68812698"/>
      <w:r w:rsidRPr="008136A4">
        <w:rPr>
          <w:rFonts w:ascii="TH SarabunPSK" w:hAnsi="TH SarabunPSK" w:cs="TH SarabunPSK" w:hint="cs"/>
          <w:color w:val="000000" w:themeColor="text1"/>
          <w:sz w:val="32"/>
          <w:szCs w:val="32"/>
          <w:cs/>
        </w:rPr>
        <w:t xml:space="preserve">ภาพที่ </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TYLEREF </w:instrText>
      </w:r>
      <w:r w:rsidRPr="008136A4">
        <w:rPr>
          <w:rFonts w:ascii="TH SarabunPSK" w:hAnsi="TH SarabunPSK" w:cs="TH SarabunPSK" w:hint="cs"/>
          <w:color w:val="000000" w:themeColor="text1"/>
          <w:sz w:val="32"/>
          <w:szCs w:val="32"/>
          <w:cs/>
        </w:rPr>
        <w:instrText xml:space="preserve">1 </w:instrText>
      </w:r>
      <w:r w:rsidRPr="008136A4">
        <w:rPr>
          <w:rFonts w:ascii="TH SarabunPSK" w:hAnsi="TH SarabunPSK" w:cs="TH SarabunPSK" w:hint="cs"/>
          <w:color w:val="000000" w:themeColor="text1"/>
          <w:sz w:val="32"/>
          <w:szCs w:val="32"/>
        </w:rPr>
        <w:instrText>\s</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00565A1C">
        <w:rPr>
          <w:rFonts w:ascii="TH SarabunPSK" w:hAnsi="TH SarabunPSK" w:cs="TH SarabunPSK"/>
          <w:noProof/>
          <w:color w:val="000000" w:themeColor="text1"/>
          <w:sz w:val="32"/>
          <w:szCs w:val="32"/>
          <w:cs/>
        </w:rPr>
        <w:t>3</w:t>
      </w:r>
      <w:r w:rsidRPr="008136A4">
        <w:rPr>
          <w:rFonts w:ascii="TH SarabunPSK" w:hAnsi="TH SarabunPSK" w:cs="TH SarabunPSK"/>
          <w:color w:val="000000" w:themeColor="text1"/>
          <w:sz w:val="32"/>
          <w:szCs w:val="32"/>
          <w:cs/>
        </w:rPr>
        <w:fldChar w:fldCharType="end"/>
      </w:r>
      <w:r w:rsidRPr="008136A4">
        <w:rPr>
          <w:rFonts w:ascii="TH SarabunPSK" w:hAnsi="TH SarabunPSK" w:cs="TH SarabunPSK"/>
          <w:color w:val="000000" w:themeColor="text1"/>
          <w:sz w:val="32"/>
          <w:szCs w:val="32"/>
          <w:cs/>
        </w:rPr>
        <w:t>.</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EQ </w:instrText>
      </w:r>
      <w:r w:rsidRPr="008136A4">
        <w:rPr>
          <w:rFonts w:ascii="TH SarabunPSK" w:hAnsi="TH SarabunPSK" w:cs="TH SarabunPSK" w:hint="cs"/>
          <w:color w:val="000000" w:themeColor="text1"/>
          <w:sz w:val="32"/>
          <w:szCs w:val="32"/>
          <w:cs/>
        </w:rPr>
        <w:instrText xml:space="preserve">ภาพที่ </w:instrText>
      </w:r>
      <w:r w:rsidRPr="008136A4">
        <w:rPr>
          <w:rFonts w:ascii="TH SarabunPSK" w:hAnsi="TH SarabunPSK" w:cs="TH SarabunPSK" w:hint="cs"/>
          <w:color w:val="000000" w:themeColor="text1"/>
          <w:sz w:val="32"/>
          <w:szCs w:val="32"/>
        </w:rPr>
        <w:instrText xml:space="preserve">\* ARABIC \s </w:instrText>
      </w:r>
      <w:r w:rsidRPr="008136A4">
        <w:rPr>
          <w:rFonts w:ascii="TH SarabunPSK" w:hAnsi="TH SarabunPSK" w:cs="TH SarabunPSK" w:hint="cs"/>
          <w:color w:val="000000" w:themeColor="text1"/>
          <w:sz w:val="32"/>
          <w:szCs w:val="32"/>
          <w:cs/>
        </w:rPr>
        <w:instrText>1</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00565A1C">
        <w:rPr>
          <w:rFonts w:ascii="TH SarabunPSK" w:hAnsi="TH SarabunPSK" w:cs="TH SarabunPSK"/>
          <w:noProof/>
          <w:color w:val="000000" w:themeColor="text1"/>
          <w:sz w:val="32"/>
          <w:szCs w:val="32"/>
          <w:cs/>
        </w:rPr>
        <w:t>4</w:t>
      </w:r>
      <w:r w:rsidRPr="008136A4">
        <w:rPr>
          <w:rFonts w:ascii="TH SarabunPSK" w:hAnsi="TH SarabunPSK" w:cs="TH SarabunPSK"/>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7"/>
      <w:r>
        <w:rPr>
          <w:rFonts w:ascii="TH SarabunPSK" w:hAnsi="TH SarabunPSK" w:cs="TH SarabunPSK" w:hint="cs"/>
          <w:i w:val="0"/>
          <w:iCs w:val="0"/>
          <w:color w:val="000000" w:themeColor="text1"/>
          <w:sz w:val="32"/>
          <w:szCs w:val="32"/>
          <w:cs/>
        </w:rPr>
        <w:t xml:space="preserve"> </w:t>
      </w:r>
      <w:r>
        <w:rPr>
          <w:rFonts w:ascii="TH SarabunPSK" w:hAnsi="TH SarabunPSK" w:cs="TH SarabunPSK" w:hint="cs"/>
          <w:i w:val="0"/>
          <w:iCs w:val="0"/>
          <w:color w:val="FF0000"/>
          <w:sz w:val="32"/>
          <w:szCs w:val="32"/>
          <w:cs/>
        </w:rPr>
        <w:t>//ย้ายรูปไปใส่อันแรกๆ</w:t>
      </w:r>
    </w:p>
    <w:p w14:paraId="471BFBC9" w14:textId="77777777" w:rsidR="00DB5FA6" w:rsidRDefault="00DB5FA6" w:rsidP="00565A1C">
      <w:pPr>
        <w:spacing w:after="0" w:line="240" w:lineRule="auto"/>
        <w:jc w:val="both"/>
        <w:rPr>
          <w:rFonts w:ascii="TH SarabunPSK" w:eastAsia="Sarabun" w:hAnsi="TH SarabunPSK" w:cs="TH SarabunPSK"/>
          <w:sz w:val="32"/>
          <w:szCs w:val="32"/>
        </w:rPr>
      </w:pPr>
    </w:p>
    <w:p w14:paraId="101A7353" w14:textId="281BA1D4"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w:t>
      </w:r>
      <w:r w:rsidR="002F16C3" w:rsidRPr="002A3F73">
        <w:rPr>
          <w:rFonts w:ascii="TH SarabunPSK" w:eastAsia="Sarabun" w:hAnsi="TH SarabunPSK" w:cs="TH SarabunPSK" w:hint="cs"/>
          <w:sz w:val="32"/>
          <w:szCs w:val="32"/>
          <w:cs/>
        </w:rPr>
        <w:lastRenderedPageBreak/>
        <w:t>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8" w:name="_Ref68812438"/>
      <w:r w:rsidRPr="002D5D85">
        <w:rPr>
          <w:rFonts w:ascii="TH SarabunPSK" w:hAnsi="TH SarabunPSK" w:cs="TH SarabunPSK" w:hint="cs"/>
          <w:color w:val="000000" w:themeColor="text1"/>
          <w:sz w:val="32"/>
          <w:szCs w:val="32"/>
          <w:cs/>
        </w:rPr>
        <w:t xml:space="preserve">ภาพที่ </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TYLEREF </w:instrText>
      </w:r>
      <w:r w:rsidR="00906DC7" w:rsidRPr="002D5D85">
        <w:rPr>
          <w:rFonts w:ascii="TH SarabunPSK" w:hAnsi="TH SarabunPSK" w:cs="TH SarabunPSK" w:hint="cs"/>
          <w:color w:val="000000" w:themeColor="text1"/>
          <w:sz w:val="32"/>
          <w:szCs w:val="32"/>
          <w:cs/>
        </w:rPr>
        <w:instrText xml:space="preserve">1 </w:instrText>
      </w:r>
      <w:r w:rsidR="00906DC7" w:rsidRPr="002D5D85">
        <w:rPr>
          <w:rFonts w:ascii="TH SarabunPSK" w:hAnsi="TH SarabunPSK" w:cs="TH SarabunPSK" w:hint="cs"/>
          <w:color w:val="000000" w:themeColor="text1"/>
          <w:sz w:val="32"/>
          <w:szCs w:val="32"/>
        </w:rPr>
        <w:instrText>\s</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3</w:t>
      </w:r>
      <w:r w:rsidR="00906DC7" w:rsidRPr="002D5D85">
        <w:rPr>
          <w:rFonts w:ascii="TH SarabunPSK" w:hAnsi="TH SarabunPSK" w:cs="TH SarabunPSK"/>
          <w:color w:val="000000" w:themeColor="text1"/>
          <w:sz w:val="32"/>
          <w:szCs w:val="32"/>
          <w:cs/>
        </w:rPr>
        <w:fldChar w:fldCharType="end"/>
      </w:r>
      <w:r w:rsidR="00906DC7" w:rsidRPr="002D5D85">
        <w:rPr>
          <w:rFonts w:ascii="TH SarabunPSK" w:hAnsi="TH SarabunPSK" w:cs="TH SarabunPSK"/>
          <w:color w:val="000000" w:themeColor="text1"/>
          <w:sz w:val="32"/>
          <w:szCs w:val="32"/>
          <w:cs/>
        </w:rPr>
        <w:t>.</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EQ </w:instrText>
      </w:r>
      <w:r w:rsidR="00906DC7" w:rsidRPr="002D5D85">
        <w:rPr>
          <w:rFonts w:ascii="TH SarabunPSK" w:hAnsi="TH SarabunPSK" w:cs="TH SarabunPSK" w:hint="cs"/>
          <w:color w:val="000000" w:themeColor="text1"/>
          <w:sz w:val="32"/>
          <w:szCs w:val="32"/>
          <w:cs/>
        </w:rPr>
        <w:instrText xml:space="preserve">ภาพที่ </w:instrText>
      </w:r>
      <w:r w:rsidR="00906DC7" w:rsidRPr="002D5D85">
        <w:rPr>
          <w:rFonts w:ascii="TH SarabunPSK" w:hAnsi="TH SarabunPSK" w:cs="TH SarabunPSK" w:hint="cs"/>
          <w:color w:val="000000" w:themeColor="text1"/>
          <w:sz w:val="32"/>
          <w:szCs w:val="32"/>
        </w:rPr>
        <w:instrText xml:space="preserve">\* ARABIC \s </w:instrText>
      </w:r>
      <w:r w:rsidR="00906DC7" w:rsidRPr="002D5D85">
        <w:rPr>
          <w:rFonts w:ascii="TH SarabunPSK" w:hAnsi="TH SarabunPSK" w:cs="TH SarabunPSK" w:hint="cs"/>
          <w:color w:val="000000" w:themeColor="text1"/>
          <w:sz w:val="32"/>
          <w:szCs w:val="32"/>
          <w:cs/>
        </w:rPr>
        <w:instrText>1</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4</w:t>
      </w:r>
      <w:r w:rsidR="00906DC7" w:rsidRPr="002D5D85">
        <w:rPr>
          <w:rFonts w:ascii="TH SarabunPSK" w:hAnsi="TH SarabunPSK" w:cs="TH SarabunPSK"/>
          <w:color w:val="000000" w:themeColor="text1"/>
          <w:sz w:val="32"/>
          <w:szCs w:val="32"/>
          <w:cs/>
        </w:rPr>
        <w:fldChar w:fldCharType="end"/>
      </w:r>
      <w:bookmarkEnd w:id="38"/>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9" w:name="_Ref6881245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5</w:t>
      </w:r>
      <w:r w:rsidR="00906DC7" w:rsidRPr="008136A4">
        <w:rPr>
          <w:rFonts w:ascii="TH SarabunPSK" w:hAnsi="TH SarabunPSK" w:cs="TH SarabunPSK"/>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5518F4F" w:rsidR="005F0807" w:rsidRPr="00325944" w:rsidRDefault="00821E11" w:rsidP="00186934">
      <w:pPr>
        <w:spacing w:after="0" w:line="240" w:lineRule="auto"/>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0" w:name="_Ref68812485"/>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6</w:t>
      </w:r>
      <w:r w:rsidR="00906DC7" w:rsidRPr="008136A4">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23AE1CB"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1" w:name="_Ref6881250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7</w:t>
      </w:r>
      <w:r w:rsidR="00906DC7" w:rsidRPr="008136A4">
        <w:rPr>
          <w:rFonts w:ascii="TH SarabunPSK" w:hAnsi="TH SarabunPSK" w:cs="TH SarabunPSK"/>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47988D01"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 xml:space="preserve">(xyz)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w:r w:rsidR="0039718E">
        <w:rPr>
          <w:rFonts w:ascii="TH SarabunPSK" w:eastAsia="Sarabun" w:hAnsi="TH SarabunPSK" w:cs="TH SarabunPSK"/>
          <w:color w:val="000000" w:themeColor="text1"/>
          <w:sz w:val="32"/>
          <w:szCs w:val="32"/>
        </w:rPr>
        <w:t xml:space="preserve">pq </w:t>
      </w:r>
      <w:r w:rsidR="0039718E">
        <w:rPr>
          <w:rFonts w:ascii="TH SarabunPSK" w:eastAsia="Sarabun" w:hAnsi="TH SarabunPSK" w:cs="TH SarabunPSK" w:hint="cs"/>
          <w:color w:val="000000" w:themeColor="text1"/>
          <w:sz w:val="32"/>
          <w:szCs w:val="32"/>
          <w:cs/>
        </w:rPr>
        <w:t xml:space="preserve">และจุดข้างเคียง </w:t>
      </w:r>
      <w:r w:rsidR="0039718E">
        <w:rPr>
          <w:rFonts w:ascii="TH SarabunPSK" w:eastAsia="Sarabun" w:hAnsi="TH SarabunPSK" w:cs="TH SarabunPSK"/>
          <w:color w:val="000000" w:themeColor="text1"/>
          <w:sz w:val="32"/>
          <w:szCs w:val="32"/>
        </w:rPr>
        <w:t xml:space="preserve">pk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EC7933" w:rsidRDefault="00EC793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EC7933" w:rsidRDefault="00EC793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3D36D41E" w:rsidR="00F634B6" w:rsidRPr="00944C89" w:rsidRDefault="0056649B" w:rsidP="003951E8">
      <w:pPr>
        <w:pStyle w:val="Caption"/>
        <w:jc w:val="right"/>
        <w:rPr>
          <w:rFonts w:ascii="TH SarabunPSK" w:eastAsia="Sarabun" w:hAnsi="TH SarabunPSK" w:cs="TH SarabunPSK"/>
          <w:color w:val="000000" w:themeColor="text1"/>
        </w:rPr>
      </w:pPr>
      <w:bookmarkStart w:id="42" w:name="_Ref68812633"/>
      <w:bookmarkStart w:id="43"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42"/>
      <w:r w:rsidR="003951E8" w:rsidRPr="003951E8">
        <w:rPr>
          <w:rFonts w:ascii="TH SarabunPSK" w:hAnsi="TH SarabunPSK" w:cs="TH SarabunPSK" w:hint="cs"/>
          <w:i w:val="0"/>
          <w:iCs w:val="0"/>
          <w:color w:val="000000" w:themeColor="text1"/>
          <w:sz w:val="32"/>
          <w:szCs w:val="32"/>
        </w:rPr>
        <w:t xml:space="preserve"> )</w:t>
      </w:r>
      <w:bookmarkEnd w:id="43"/>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DB5FA6">
      <w:pPr>
        <w:spacing w:after="0" w:line="240" w:lineRule="auto"/>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6C903C7E" w14:textId="19FF95BB" w:rsidR="00C2576C" w:rsidRDefault="00186934" w:rsidP="00C2576C">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00C2576C">
        <w:rPr>
          <w:rFonts w:ascii="TH SarabunPSK" w:eastAsia="Sarabun" w:hAnsi="TH SarabunPSK" w:cs="TH SarabunPSK"/>
          <w:sz w:val="32"/>
          <w:szCs w:val="32"/>
        </w:rPr>
        <w:t>)</w:t>
      </w:r>
    </w:p>
    <w:p w14:paraId="74626EE1" w14:textId="005A9F69" w:rsidR="00C2576C" w:rsidRDefault="00C2576C" w:rsidP="00C2576C">
      <w:pPr>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C2576C">
      <w:pPr>
        <w:jc w:val="both"/>
        <w:rPr>
          <w:rFonts w:ascii="TH SarabunPSK" w:eastAsia="Sarabun" w:hAnsi="TH SarabunPSK" w:cs="TH SarabunPSK"/>
          <w:sz w:val="32"/>
          <w:szCs w:val="32"/>
          <w:cs/>
        </w:rPr>
      </w:pPr>
    </w:p>
    <w:p w14:paraId="08590DBC" w14:textId="77777777" w:rsidR="00C2576C" w:rsidRDefault="00C2576C" w:rsidP="00C2576C">
      <w:pPr>
        <w:jc w:val="center"/>
        <w:rPr>
          <w:rFonts w:ascii="TH SarabunPSK" w:eastAsia="Sarabun" w:hAnsi="TH SarabunPSK" w:cs="TH SarabunPSK"/>
          <w:sz w:val="32"/>
          <w:szCs w:val="32"/>
        </w:rPr>
      </w:pPr>
      <w:r>
        <w:rPr>
          <w:rFonts w:ascii="TH SarabunPSK" w:eastAsia="Sarabun" w:hAnsi="TH SarabunPSK" w:cs="TH SarabunPSK" w:hint="cs"/>
          <w:noProof/>
          <w:sz w:val="32"/>
          <w:szCs w:val="32"/>
        </w:rPr>
        <w:lastRenderedPageBreak/>
        <w:drawing>
          <wp:inline distT="0" distB="0" distL="0" distR="0" wp14:anchorId="07D00A8E" wp14:editId="5331AC0C">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7D1FF754" w14:textId="5B708CA2" w:rsidR="00C2576C" w:rsidRPr="00C2576C" w:rsidRDefault="00C2576C" w:rsidP="00C2576C">
      <w:pPr>
        <w:rPr>
          <w:rFonts w:cstheme="minorBidi"/>
          <w:cs/>
        </w:rPr>
      </w:pPr>
      <w:r w:rsidRPr="008136A4">
        <w:rPr>
          <w:rFonts w:ascii="TH SarabunPSK" w:hAnsi="TH SarabunPSK" w:cs="TH SarabunPSK" w:hint="cs"/>
          <w:color w:val="000000" w:themeColor="text1"/>
          <w:sz w:val="32"/>
          <w:szCs w:val="32"/>
          <w:cs/>
        </w:rPr>
        <w:t xml:space="preserve">ภาพที่ </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TYLEREF </w:instrText>
      </w:r>
      <w:r w:rsidRPr="008136A4">
        <w:rPr>
          <w:rFonts w:ascii="TH SarabunPSK" w:hAnsi="TH SarabunPSK" w:cs="TH SarabunPSK" w:hint="cs"/>
          <w:color w:val="000000" w:themeColor="text1"/>
          <w:sz w:val="32"/>
          <w:szCs w:val="32"/>
          <w:cs/>
        </w:rPr>
        <w:instrText xml:space="preserve">1 </w:instrText>
      </w:r>
      <w:r w:rsidRPr="008136A4">
        <w:rPr>
          <w:rFonts w:ascii="TH SarabunPSK" w:hAnsi="TH SarabunPSK" w:cs="TH SarabunPSK" w:hint="cs"/>
          <w:color w:val="000000" w:themeColor="text1"/>
          <w:sz w:val="32"/>
          <w:szCs w:val="32"/>
        </w:rPr>
        <w:instrText>\s</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Pr="008136A4">
        <w:rPr>
          <w:rFonts w:ascii="TH SarabunPSK" w:hAnsi="TH SarabunPSK" w:cs="TH SarabunPSK"/>
          <w:noProof/>
          <w:color w:val="000000" w:themeColor="text1"/>
          <w:sz w:val="32"/>
          <w:szCs w:val="32"/>
          <w:cs/>
        </w:rPr>
        <w:t>3</w:t>
      </w:r>
      <w:r w:rsidRPr="008136A4">
        <w:rPr>
          <w:rFonts w:ascii="TH SarabunPSK" w:hAnsi="TH SarabunPSK" w:cs="TH SarabunPSK"/>
          <w:color w:val="000000" w:themeColor="text1"/>
          <w:sz w:val="32"/>
          <w:szCs w:val="32"/>
          <w:cs/>
        </w:rPr>
        <w:fldChar w:fldCharType="end"/>
      </w:r>
      <w:r w:rsidRPr="008136A4">
        <w:rPr>
          <w:rFonts w:ascii="TH SarabunPSK" w:hAnsi="TH SarabunPSK" w:cs="TH SarabunPSK"/>
          <w:color w:val="000000" w:themeColor="text1"/>
          <w:sz w:val="32"/>
          <w:szCs w:val="32"/>
          <w:cs/>
        </w:rPr>
        <w:t>.</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EQ </w:instrText>
      </w:r>
      <w:r w:rsidRPr="008136A4">
        <w:rPr>
          <w:rFonts w:ascii="TH SarabunPSK" w:hAnsi="TH SarabunPSK" w:cs="TH SarabunPSK" w:hint="cs"/>
          <w:color w:val="000000" w:themeColor="text1"/>
          <w:sz w:val="32"/>
          <w:szCs w:val="32"/>
          <w:cs/>
        </w:rPr>
        <w:instrText xml:space="preserve">ภาพที่ </w:instrText>
      </w:r>
      <w:r w:rsidRPr="008136A4">
        <w:rPr>
          <w:rFonts w:ascii="TH SarabunPSK" w:hAnsi="TH SarabunPSK" w:cs="TH SarabunPSK" w:hint="cs"/>
          <w:color w:val="000000" w:themeColor="text1"/>
          <w:sz w:val="32"/>
          <w:szCs w:val="32"/>
        </w:rPr>
        <w:instrText xml:space="preserve">\* ARABIC \s </w:instrText>
      </w:r>
      <w:r w:rsidRPr="008136A4">
        <w:rPr>
          <w:rFonts w:ascii="TH SarabunPSK" w:hAnsi="TH SarabunPSK" w:cs="TH SarabunPSK" w:hint="cs"/>
          <w:color w:val="000000" w:themeColor="text1"/>
          <w:sz w:val="32"/>
          <w:szCs w:val="32"/>
          <w:cs/>
        </w:rPr>
        <w:instrText>1</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Pr="008136A4">
        <w:rPr>
          <w:rFonts w:ascii="TH SarabunPSK" w:hAnsi="TH SarabunPSK" w:cs="TH SarabunPSK"/>
          <w:noProof/>
          <w:color w:val="000000" w:themeColor="text1"/>
          <w:sz w:val="32"/>
          <w:szCs w:val="32"/>
          <w:cs/>
        </w:rPr>
        <w:t>12</w:t>
      </w:r>
      <w:r w:rsidRPr="008136A4">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p>
    <w:p w14:paraId="52085FD1" w14:textId="0289B653" w:rsidR="00186934" w:rsidRPr="00325944" w:rsidRDefault="00186934" w:rsidP="00186934">
      <w:pPr>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r w:rsidR="00325944">
        <w:rPr>
          <w:rFonts w:ascii="TH SarabunPSK" w:eastAsia="Sarabun" w:hAnsi="TH SarabunPSK" w:cs="TH SarabunPSK"/>
          <w:color w:val="FF0000"/>
          <w:sz w:val="32"/>
          <w:szCs w:val="32"/>
        </w:rPr>
        <w:t>//</w:t>
      </w:r>
      <w:r w:rsidR="00325944">
        <w:rPr>
          <w:rFonts w:ascii="TH SarabunPSK" w:eastAsia="Sarabun" w:hAnsi="TH SarabunPSK" w:cs="TH SarabunPSK" w:hint="cs"/>
          <w:color w:val="FF0000"/>
          <w:sz w:val="32"/>
          <w:szCs w:val="32"/>
          <w:cs/>
        </w:rPr>
        <w:t xml:space="preserve">ใส่รูป </w:t>
      </w:r>
      <w:r w:rsidR="00325944">
        <w:rPr>
          <w:rFonts w:ascii="TH SarabunPSK" w:eastAsia="Sarabun" w:hAnsi="TH SarabunPSK" w:cs="TH SarabunPSK"/>
          <w:color w:val="FF0000"/>
          <w:sz w:val="32"/>
          <w:szCs w:val="32"/>
        </w:rPr>
        <w:t>online</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4" w:name="_Ref68812732"/>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9</w:t>
      </w:r>
      <w:r w:rsidR="00906DC7" w:rsidRPr="008136A4">
        <w:rPr>
          <w:rFonts w:ascii="TH SarabunPSK" w:hAnsi="TH SarabunPSK" w:cs="TH SarabunPSK"/>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5355D6AA" w:rsidR="008B77EE" w:rsidRDefault="00186934" w:rsidP="008B77EE">
      <w:pPr>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5" w:name="_Ref68812845"/>
    <w:p w14:paraId="631543D2" w14:textId="20556ADB" w:rsidR="008B77EE" w:rsidRDefault="00EC7933"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5"/>
      <w:r w:rsidR="00056D83" w:rsidRPr="00056D83">
        <w:rPr>
          <w:rFonts w:ascii="TH SarabunPSK" w:hAnsi="TH SarabunPSK" w:cs="TH SarabunPSK" w:hint="cs"/>
          <w:i w:val="0"/>
          <w:iCs w:val="0"/>
          <w:color w:val="000000" w:themeColor="text1"/>
          <w:sz w:val="32"/>
          <w:szCs w:val="32"/>
        </w:rPr>
        <w:t xml:space="preserve"> )</w:t>
      </w:r>
    </w:p>
    <w:p w14:paraId="07F122FD" w14:textId="4A1E4D44" w:rsidR="0093277B" w:rsidRPr="0093277B" w:rsidRDefault="00FB31B6" w:rsidP="0093277B">
      <w:r>
        <w:rPr>
          <w:rFonts w:ascii="TH SarabunPSK" w:eastAsia="Sarabun" w:hAnsi="TH SarabunPSK" w:cs="TH SarabunPSK"/>
          <w:color w:val="FF0000"/>
          <w:sz w:val="32"/>
          <w:szCs w:val="32"/>
        </w:rPr>
        <w:t>//</w:t>
      </w:r>
      <w:r>
        <w:rPr>
          <w:rFonts w:ascii="TH SarabunPSK" w:eastAsia="Sarabun" w:hAnsi="TH SarabunPSK" w:cs="TH SarabunPSK" w:hint="cs"/>
          <w:color w:val="FF0000"/>
          <w:sz w:val="32"/>
          <w:szCs w:val="32"/>
          <w:cs/>
        </w:rPr>
        <w:t>ใส่อธิบายตัวแปร</w:t>
      </w:r>
    </w:p>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ransac)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6" w:name="_Ref68813261"/>
      <w:bookmarkStart w:id="47" w:name="_Ref68813247"/>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0</w:t>
      </w:r>
      <w:r w:rsidR="00906DC7" w:rsidRPr="008136A4">
        <w:rPr>
          <w:rFonts w:ascii="TH SarabunPSK" w:hAnsi="TH SarabunPSK" w:cs="TH SarabunPSK"/>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7"/>
    </w:p>
    <w:p w14:paraId="2E7DCD71" w14:textId="50DF6BDD"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bookmarkStart w:id="48" w:name="_Ref68813294"/>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1</w:t>
      </w:r>
      <w:r w:rsidR="00906DC7" w:rsidRPr="008136A4">
        <w:rPr>
          <w:rFonts w:ascii="TH SarabunPSK" w:hAnsi="TH SarabunPSK" w:cs="TH SarabunPSK"/>
          <w:color w:val="000000" w:themeColor="text1"/>
          <w:sz w:val="32"/>
          <w:szCs w:val="32"/>
          <w:cs/>
        </w:rPr>
        <w:fldChar w:fldCharType="end"/>
      </w:r>
      <w:bookmarkEnd w:id="48"/>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24373113" w:rsidR="00C2576C" w:rsidRPr="00047A4B" w:rsidRDefault="00D47878" w:rsidP="00E80F4C">
      <w:pPr>
        <w:ind w:left="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21806D7" w14:textId="22F3F1C7"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757817">
      <w:pPr>
        <w:pStyle w:val="Heading1"/>
        <w:rPr>
          <w:rFonts w:eastAsia="Sarabun"/>
        </w:rPr>
      </w:pPr>
      <w:r w:rsidRPr="00417E7C">
        <w:rPr>
          <w:rFonts w:ascii="Angsana New" w:eastAsia="Sarabun" w:hAnsi="Angsana New" w:cs="Angsana New" w:hint="cs"/>
          <w:cs/>
        </w:rPr>
        <w:lastRenderedPageBreak/>
        <w:t>บทที่</w:t>
      </w:r>
      <w:r w:rsidRPr="00417E7C">
        <w:rPr>
          <w:rFonts w:eastAsia="Sarabun" w:hint="cs"/>
          <w:cs/>
        </w:rPr>
        <w:t xml:space="preserve"> 4</w:t>
      </w:r>
    </w:p>
    <w:p w14:paraId="594AB952" w14:textId="07871873" w:rsidR="00B81713" w:rsidRDefault="006C24E6" w:rsidP="006C24E6">
      <w:pPr>
        <w:jc w:val="center"/>
        <w:rPr>
          <w:rFonts w:ascii="TH SarabunPSK" w:hAnsi="TH SarabunPSK" w:cs="TH SarabunPSK"/>
          <w:b/>
          <w:bCs/>
          <w:sz w:val="40"/>
          <w:szCs w:val="40"/>
        </w:rPr>
      </w:pPr>
      <w:bookmarkStart w:id="49" w:name="_6n694xo988qk" w:colFirst="0" w:colLast="0"/>
      <w:bookmarkEnd w:id="49"/>
      <w:r w:rsidRPr="000433E7">
        <w:rPr>
          <w:rFonts w:ascii="TH SarabunPSK" w:hAnsi="TH SarabunPSK" w:cs="TH SarabunPSK" w:hint="cs"/>
          <w:b/>
          <w:bCs/>
          <w:sz w:val="40"/>
          <w:szCs w:val="40"/>
          <w:cs/>
        </w:rPr>
        <w:t>ผลการวิจัย</w:t>
      </w:r>
    </w:p>
    <w:p w14:paraId="12FBF129" w14:textId="44CCA1D9" w:rsidR="00610F13" w:rsidRDefault="00FB31B6" w:rsidP="00FB31B6">
      <w:pPr>
        <w:rPr>
          <w:rFonts w:ascii="TH SarabunPSK" w:hAnsi="TH SarabunPSK" w:cs="TH SarabunPSK"/>
          <w:b/>
          <w:bCs/>
          <w:color w:val="FF0000"/>
          <w:sz w:val="40"/>
          <w:szCs w:val="40"/>
        </w:rPr>
      </w:pPr>
      <w:r>
        <w:rPr>
          <w:rFonts w:ascii="TH SarabunPSK" w:hAnsi="TH SarabunPSK" w:cs="TH SarabunPSK"/>
          <w:b/>
          <w:bCs/>
          <w:color w:val="FF0000"/>
          <w:sz w:val="40"/>
          <w:szCs w:val="40"/>
        </w:rPr>
        <w:t>**</w:t>
      </w:r>
      <w:r>
        <w:rPr>
          <w:rFonts w:ascii="TH SarabunPSK" w:hAnsi="TH SarabunPSK" w:cs="TH SarabunPSK" w:hint="cs"/>
          <w:b/>
          <w:bCs/>
          <w:color w:val="FF0000"/>
          <w:sz w:val="40"/>
          <w:szCs w:val="40"/>
          <w:cs/>
        </w:rPr>
        <w:t>ใส่</w:t>
      </w:r>
      <w:r>
        <w:rPr>
          <w:rFonts w:ascii="TH SarabunPSK" w:hAnsi="TH SarabunPSK" w:cs="TH SarabunPSK"/>
          <w:b/>
          <w:bCs/>
          <w:color w:val="FF0000"/>
          <w:sz w:val="40"/>
          <w:szCs w:val="40"/>
        </w:rPr>
        <w:t xml:space="preserve">intro </w:t>
      </w:r>
      <w:r>
        <w:rPr>
          <w:rFonts w:ascii="TH SarabunPSK" w:hAnsi="TH SarabunPSK" w:cs="TH SarabunPSK" w:hint="cs"/>
          <w:b/>
          <w:bCs/>
          <w:color w:val="FF0000"/>
          <w:sz w:val="40"/>
          <w:szCs w:val="40"/>
          <w:cs/>
        </w:rPr>
        <w:t>ก่อนเริ่มในแต่ละหัวข้อด้วย เกริ่นนำ //แต่ละหัวข้ออ้างอิงอะไรบ้าง</w:t>
      </w:r>
    </w:p>
    <w:p w14:paraId="7969E3C3" w14:textId="7B1DD103" w:rsidR="00610F13" w:rsidRPr="00610F13" w:rsidRDefault="00610F13" w:rsidP="00610F13">
      <w:pPr>
        <w:rPr>
          <w:rFonts w:ascii="TH SarabunPSK" w:hAnsi="TH SarabunPSK" w:cs="TH SarabunPSK"/>
          <w:color w:val="000000" w:themeColor="text1"/>
          <w:sz w:val="32"/>
          <w:szCs w:val="32"/>
          <w:cs/>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74C8FE5" w14:textId="0270E155" w:rsidR="001F6939" w:rsidRDefault="00550E8F" w:rsidP="00550E8F">
      <w:pPr>
        <w:pStyle w:val="Heading2"/>
        <w:rPr>
          <w:rFonts w:ascii="TH SarabunPSK" w:hAnsi="TH SarabunPSK" w:cs="TH SarabunPSK"/>
          <w:b w:val="0"/>
          <w:bCs/>
          <w:sz w:val="36"/>
          <w:szCs w:val="36"/>
        </w:rPr>
      </w:pPr>
      <w:bookmarkStart w:id="50" w:name="_797opy8s16fz" w:colFirst="0" w:colLast="0"/>
      <w:bookmarkEnd w:id="50"/>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767FB61F" w14:textId="1C7AC411" w:rsidR="00610F13" w:rsidRPr="00610F13" w:rsidRDefault="00610F13" w:rsidP="00610F13">
      <w:pPr>
        <w:rPr>
          <w:rFonts w:ascii="TH SarabunPSK" w:hAnsi="TH SarabunPSK" w:cs="TH SarabunPSK"/>
          <w:sz w:val="32"/>
          <w:szCs w:val="32"/>
          <w:cs/>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51" w:name="_Ref6882019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1</w:t>
      </w:r>
      <w:r w:rsidR="00906DC7" w:rsidRPr="00F11F69">
        <w:rPr>
          <w:rFonts w:ascii="TH SarabunPSK" w:hAnsi="TH SarabunPSK" w:cs="TH SarabunPSK"/>
          <w:color w:val="000000" w:themeColor="text1"/>
          <w:sz w:val="32"/>
          <w:szCs w:val="32"/>
          <w:cs/>
        </w:rPr>
        <w:fldChar w:fldCharType="end"/>
      </w:r>
      <w:bookmarkEnd w:id="51"/>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12A4B9C2"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6D6AED1A">
            <wp:extent cx="4053840" cy="2217420"/>
            <wp:effectExtent l="0" t="0" r="3810" b="1143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1BE121" w14:textId="3196BA61" w:rsidR="0047605B" w:rsidRDefault="0047605B" w:rsidP="0047605B">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7BAC4F57">
            <wp:extent cx="4572000" cy="2743200"/>
            <wp:effectExtent l="0" t="0" r="0" b="0"/>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rFonts w:ascii="TH SarabunPSK" w:eastAsia="Sarabun" w:hAnsi="TH SarabunPSK" w:cs="TH SarabunPSK"/>
          <w:color w:val="000000" w:themeColor="text1"/>
          <w:sz w:val="32"/>
          <w:szCs w:val="32"/>
        </w:rPr>
        <w:br w:type="textWrapping" w:clear="all"/>
      </w:r>
    </w:p>
    <w:p w14:paraId="26350F09" w14:textId="15815CD5" w:rsidR="00550E8F" w:rsidRPr="00FB31B6" w:rsidRDefault="00FB31B6" w:rsidP="00550E8F">
      <w:pPr>
        <w:spacing w:after="0" w:line="240" w:lineRule="auto"/>
        <w:jc w:val="both"/>
        <w:rPr>
          <w:rFonts w:ascii="TH SarabunPSK" w:eastAsia="Sarabun" w:hAnsi="TH SarabunPSK" w:cs="TH SarabunPSK"/>
          <w:color w:val="FF0000"/>
          <w:sz w:val="32"/>
          <w:szCs w:val="32"/>
        </w:rPr>
      </w:pPr>
      <w:bookmarkStart w:id="52" w:name="_Hlk69499650"/>
      <w:r>
        <w:rPr>
          <w:rFonts w:ascii="TH SarabunPSK" w:eastAsia="Sarabun" w:hAnsi="TH SarabunPSK" w:cs="TH SarabunPSK" w:hint="cs"/>
          <w:color w:val="FF0000"/>
          <w:sz w:val="32"/>
          <w:szCs w:val="32"/>
          <w:cs/>
        </w:rPr>
        <w:t xml:space="preserve">//ตัวอักษรกราฟเล็กไป เอาประมาณ14 </w:t>
      </w: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3" w:name="_Ref68820218"/>
      <w:bookmarkEnd w:id="52"/>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2</w:t>
      </w:r>
      <w:r w:rsidR="00906DC7" w:rsidRPr="00F11F69">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r w:rsidR="00567178" w:rsidRPr="006D5051">
        <w:rPr>
          <w:rFonts w:ascii="TH SarabunPSK" w:hAnsi="TH SarabunPSK" w:cs="TH SarabunPSK" w:hint="cs"/>
          <w:sz w:val="32"/>
          <w:szCs w:val="32"/>
        </w:rPr>
        <w:t xml:space="preserve">Realsens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14F2927" w14:textId="77777777" w:rsidR="00CF2397" w:rsidRDefault="00687EEF" w:rsidP="00CF2397">
      <w:pPr>
        <w:jc w:val="center"/>
        <w:rPr>
          <w:rFonts w:ascii="TH SarabunPSK" w:hAnsi="TH SarabunPSK" w:cs="TH SarabunPSK"/>
          <w:noProof/>
          <w:sz w:val="32"/>
          <w:szCs w:val="32"/>
        </w:rPr>
      </w:pPr>
      <w:r>
        <w:rPr>
          <w:noProof/>
        </w:rPr>
        <w:lastRenderedPageBreak/>
        <w:drawing>
          <wp:inline distT="0" distB="0" distL="0" distR="0" wp14:anchorId="31A3A475" wp14:editId="57347A39">
            <wp:extent cx="2621280" cy="136413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77629" cy="1393454"/>
                    </a:xfrm>
                    <a:prstGeom prst="rect">
                      <a:avLst/>
                    </a:prstGeom>
                  </pic:spPr>
                </pic:pic>
              </a:graphicData>
            </a:graphic>
          </wp:inline>
        </w:drawing>
      </w:r>
    </w:p>
    <w:p w14:paraId="6C26A58F" w14:textId="16EC3BB1" w:rsidR="00687EEF" w:rsidRDefault="0047605B" w:rsidP="00CF2397">
      <w:pPr>
        <w:jc w:val="center"/>
        <w:rPr>
          <w:rFonts w:ascii="TH SarabunPSK" w:hAnsi="TH SarabunPSK" w:cs="TH SarabunPSK"/>
          <w:sz w:val="32"/>
          <w:szCs w:val="32"/>
        </w:rPr>
      </w:pPr>
      <w:r>
        <w:rPr>
          <w:noProof/>
        </w:rPr>
        <w:drawing>
          <wp:inline distT="0" distB="0" distL="0" distR="0" wp14:anchorId="7FBAB669" wp14:editId="38F4D46E">
            <wp:extent cx="4572000" cy="2743200"/>
            <wp:effectExtent l="0" t="0" r="0" b="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16FEACB" w14:textId="3054CDA7" w:rsidR="00FB31B6" w:rsidRPr="00FB31B6" w:rsidRDefault="0093277B" w:rsidP="00FB31B6">
      <w:pPr>
        <w:spacing w:after="0" w:line="240" w:lineRule="auto"/>
        <w:jc w:val="both"/>
        <w:rPr>
          <w:rFonts w:ascii="TH SarabunPSK" w:eastAsia="Sarabun" w:hAnsi="TH SarabunPSK" w:cs="TH SarabunPSK"/>
          <w:color w:val="FF0000"/>
          <w:sz w:val="32"/>
          <w:szCs w:val="32"/>
        </w:rPr>
      </w:pPr>
      <w:bookmarkStart w:id="54" w:name="_Ref68820235"/>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3</w:t>
      </w:r>
      <w:r w:rsidR="00906DC7" w:rsidRPr="00F11F69">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r w:rsidR="00FB31B6" w:rsidRPr="00FB31B6">
        <w:rPr>
          <w:rFonts w:ascii="TH SarabunPSK" w:eastAsia="Sarabun" w:hAnsi="TH SarabunPSK" w:cs="TH SarabunPSK" w:hint="cs"/>
          <w:color w:val="FF0000"/>
          <w:sz w:val="32"/>
          <w:szCs w:val="32"/>
          <w:cs/>
        </w:rPr>
        <w:t xml:space="preserve"> </w:t>
      </w:r>
      <w:r w:rsidR="00FB31B6">
        <w:rPr>
          <w:rFonts w:ascii="TH SarabunPSK" w:eastAsia="Sarabun" w:hAnsi="TH SarabunPSK" w:cs="TH SarabunPSK" w:hint="cs"/>
          <w:color w:val="FF0000"/>
          <w:sz w:val="32"/>
          <w:szCs w:val="32"/>
          <w:cs/>
        </w:rPr>
        <w:t xml:space="preserve">//ตัวอักษรกราฟเล็กไป เอาประมาณ14 </w:t>
      </w:r>
    </w:p>
    <w:p w14:paraId="5F3E7AA3" w14:textId="6D8F5FA2" w:rsidR="0093277B" w:rsidRPr="0093277B" w:rsidRDefault="0093277B" w:rsidP="002D5F55">
      <w:pPr>
        <w:pStyle w:val="Caption"/>
        <w:rPr>
          <w:rFonts w:ascii="TH SarabunPSK" w:hAnsi="TH SarabunPSK" w:cs="TH SarabunPSK"/>
          <w:i w:val="0"/>
          <w:iCs w:val="0"/>
          <w:color w:val="000000" w:themeColor="text1"/>
          <w:sz w:val="32"/>
          <w:szCs w:val="32"/>
          <w:cs/>
        </w:rPr>
      </w:pP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lastRenderedPageBreak/>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5" w:name="_Ref68820249"/>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bookmarkEnd w:id="5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6" w:name="_Ref6882026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5</w:t>
      </w:r>
      <w:r w:rsidR="00906DC7" w:rsidRPr="00F11F69">
        <w:rPr>
          <w:rFonts w:ascii="TH SarabunPSK" w:hAnsi="TH SarabunPSK" w:cs="TH SarabunPSK"/>
          <w:color w:val="000000" w:themeColor="text1"/>
          <w:sz w:val="32"/>
          <w:szCs w:val="32"/>
          <w:cs/>
        </w:rPr>
        <w:fldChar w:fldCharType="end"/>
      </w:r>
      <w:bookmarkEnd w:id="5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lastRenderedPageBreak/>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7" w:name="_Ref6882028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6</w:t>
      </w:r>
      <w:r w:rsidR="00906DC7" w:rsidRPr="00F11F69">
        <w:rPr>
          <w:rFonts w:ascii="TH SarabunPSK" w:hAnsi="TH SarabunPSK" w:cs="TH SarabunPSK"/>
          <w:color w:val="000000" w:themeColor="text1"/>
          <w:sz w:val="32"/>
          <w:szCs w:val="32"/>
          <w:cs/>
        </w:rPr>
        <w:fldChar w:fldCharType="end"/>
      </w:r>
      <w:bookmarkEnd w:id="57"/>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8" w:name="_wfjht4acalpd"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997DC6A" w14:textId="77777777" w:rsidR="00CF2397"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ADFCD65" w14:textId="2F671812" w:rsidR="00CF2397" w:rsidRPr="00C12E82" w:rsidRDefault="00CF2397" w:rsidP="00C12E82">
      <w:pPr>
        <w:pStyle w:val="Heading3"/>
        <w:ind w:left="720"/>
        <w:rPr>
          <w:rFonts w:ascii="TH SarabunPSK" w:hAnsi="TH SarabunPSK" w:cs="TH SarabunPSK"/>
          <w:b w:val="0"/>
          <w:bCs/>
          <w:sz w:val="32"/>
          <w:szCs w:val="32"/>
        </w:rPr>
      </w:pPr>
      <w:r w:rsidRPr="00C12E82">
        <w:rPr>
          <w:rFonts w:ascii="TH SarabunPSK" w:hAnsi="TH SarabunPSK" w:cs="TH SarabunPSK" w:hint="cs"/>
          <w:b w:val="0"/>
          <w:bCs/>
          <w:sz w:val="32"/>
          <w:szCs w:val="32"/>
          <w:cs/>
        </w:rPr>
        <w:t>4.2.1</w:t>
      </w:r>
      <w:r w:rsidR="001244DF" w:rsidRPr="00C12E82">
        <w:rPr>
          <w:rFonts w:ascii="TH SarabunPSK" w:hAnsi="TH SarabunPSK" w:cs="TH SarabunPSK" w:hint="cs"/>
          <w:b w:val="0"/>
          <w:bCs/>
          <w:sz w:val="32"/>
          <w:szCs w:val="32"/>
          <w:cs/>
        </w:rPr>
        <w:t xml:space="preserve"> </w:t>
      </w:r>
      <w:r w:rsidRPr="00C12E82">
        <w:rPr>
          <w:rFonts w:ascii="TH SarabunPSK" w:hAnsi="TH SarabunPSK" w:cs="TH SarabunPSK" w:hint="cs"/>
          <w:b w:val="0"/>
          <w:bCs/>
          <w:sz w:val="32"/>
          <w:szCs w:val="32"/>
          <w:cs/>
        </w:rPr>
        <w:t>ผลการทดสอบเพื่อการตรวจหาชิ้นงาน 1 ชิ้น</w:t>
      </w:r>
    </w:p>
    <w:p w14:paraId="21133DC9" w14:textId="1453282C" w:rsidR="00CF2397" w:rsidRDefault="00CF2397" w:rsidP="0095180C">
      <w:pPr>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ภาพที่ .... แสดงถึง ชิ้นงานดังกล่าวอยู่ตำแหน่งบนสุดและมีแกนหมุนที่ถูกต้องเมื่อเทียบกับข้อมูลทดสอบที่มองเห็นได้</w:t>
      </w:r>
    </w:p>
    <w:p w14:paraId="5538EA63" w14:textId="5D0F539C" w:rsidR="00CF2397" w:rsidRDefault="00CF2397" w:rsidP="0095180C">
      <w:pPr>
        <w:ind w:firstLine="720"/>
        <w:jc w:val="thaiDistribute"/>
        <w:rPr>
          <w:rFonts w:ascii="TH SarabunPSK" w:hAnsi="TH SarabunPSK" w:cs="TH SarabunPSK"/>
          <w:sz w:val="32"/>
          <w:szCs w:val="32"/>
        </w:rPr>
      </w:pPr>
      <w:r>
        <w:rPr>
          <w:rFonts w:ascii="TH SarabunPSK" w:hAnsi="TH SarabunPSK" w:cs="TH SarabunPSK" w:hint="cs"/>
          <w:sz w:val="32"/>
          <w:szCs w:val="32"/>
          <w:cs/>
        </w:rPr>
        <w:t>//ภาพที่ ... ผล</w:t>
      </w:r>
      <w:r w:rsidR="00C2013F">
        <w:rPr>
          <w:rFonts w:ascii="TH SarabunPSK" w:hAnsi="TH SarabunPSK" w:cs="TH SarabunPSK" w:hint="cs"/>
          <w:sz w:val="32"/>
          <w:szCs w:val="32"/>
          <w:cs/>
        </w:rPr>
        <w:t>ห</w:t>
      </w:r>
      <w:r>
        <w:rPr>
          <w:rFonts w:ascii="TH SarabunPSK" w:hAnsi="TH SarabunPSK" w:cs="TH SarabunPSK" w:hint="cs"/>
          <w:sz w:val="32"/>
          <w:szCs w:val="32"/>
          <w:cs/>
        </w:rPr>
        <w:t>าตรวจหาชิ้นงาน 1 ชิ้นในกล่องบรรจุ</w:t>
      </w:r>
    </w:p>
    <w:p w14:paraId="2C202E00" w14:textId="36DA2F41" w:rsidR="00CF2397" w:rsidRDefault="00CF2397" w:rsidP="0095180C">
      <w:pPr>
        <w:ind w:firstLine="720"/>
        <w:jc w:val="thaiDistribute"/>
        <w:rPr>
          <w:rFonts w:ascii="TH SarabunPSK" w:hAnsi="TH SarabunPSK" w:cs="TH SarabunPSK"/>
          <w:sz w:val="32"/>
          <w:szCs w:val="32"/>
          <w:cs/>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A20F4F6" w14:textId="43EF63DD" w:rsidR="00CF2397" w:rsidRPr="00C12E82" w:rsidRDefault="00CF2397" w:rsidP="00C12E82">
      <w:pPr>
        <w:pStyle w:val="Heading3"/>
        <w:ind w:left="720"/>
        <w:rPr>
          <w:rFonts w:ascii="TH SarabunPSK" w:hAnsi="TH SarabunPSK" w:cs="TH SarabunPSK"/>
          <w:b w:val="0"/>
          <w:bCs/>
          <w:sz w:val="32"/>
          <w:szCs w:val="32"/>
        </w:rPr>
      </w:pPr>
      <w:r w:rsidRPr="00C12E82">
        <w:rPr>
          <w:rFonts w:ascii="TH SarabunPSK" w:hAnsi="TH SarabunPSK" w:cs="TH SarabunPSK" w:hint="cs"/>
          <w:b w:val="0"/>
          <w:bCs/>
          <w:sz w:val="32"/>
          <w:szCs w:val="32"/>
          <w:cs/>
        </w:rPr>
        <w:t>4.2.2 ผลการทดสอบเพื่อตรวจหาชิ้นงานมากกว่า 1 ชิ้น</w:t>
      </w:r>
    </w:p>
    <w:p w14:paraId="15E24269" w14:textId="1627407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9"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9"/>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F11F69">
      <w:pPr>
        <w:pStyle w:val="Caption"/>
        <w:jc w:val="center"/>
        <w:rPr>
          <w:rFonts w:ascii="TH SarabunPSK" w:hAnsi="TH SarabunPSK" w:cs="TH SarabunPSK"/>
          <w:i w:val="0"/>
          <w:iCs w:val="0"/>
          <w:color w:val="000000" w:themeColor="text1"/>
          <w:sz w:val="32"/>
          <w:szCs w:val="32"/>
        </w:rPr>
      </w:pPr>
      <w:bookmarkStart w:id="60"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60"/>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20070DE9" w:rsidR="00AE4F2B" w:rsidRPr="00F11F69" w:rsidRDefault="00275A4E" w:rsidP="001244DF">
      <w:pPr>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1</w:t>
      </w:r>
      <w:r w:rsidRPr="00F11F69">
        <w:rPr>
          <w:rFonts w:ascii="TH SarabunPSK" w:hAnsi="TH SarabunPSK" w:cs="TH SarabunPSK" w:hint="cs"/>
          <w:sz w:val="32"/>
          <w:szCs w:val="32"/>
          <w:cs/>
        </w:rPr>
        <w:lastRenderedPageBreak/>
        <w:t xml:space="preserve">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93C1DE" w14:textId="23AA298B" w:rsidR="0004312B" w:rsidRDefault="0004312B" w:rsidP="0004312B">
      <w:pPr>
        <w:pStyle w:val="Caption"/>
        <w:rPr>
          <w:rFonts w:cstheme="minorBidi"/>
        </w:rPr>
      </w:pPr>
      <w:bookmarkStart w:id="61" w:name="_Ref68879823"/>
      <w:bookmarkStart w:id="62" w:name="_Ref68821169"/>
      <w:r w:rsidRPr="00275A4E">
        <w:rPr>
          <w:rFonts w:ascii="TH SarabunPSK" w:hAnsi="TH SarabunPSK" w:cs="TH SarabunPSK" w:hint="cs"/>
          <w:color w:val="000000" w:themeColor="text1"/>
          <w:sz w:val="32"/>
          <w:szCs w:val="32"/>
          <w:cs/>
        </w:rPr>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61"/>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2"/>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2A0ADEB6" w:rsidR="00B81713" w:rsidRPr="002A3F73" w:rsidRDefault="001D30B1" w:rsidP="00DD36FA">
      <w:pPr>
        <w:pStyle w:val="Heading2"/>
        <w:rPr>
          <w:rFonts w:ascii="TH SarabunPSK" w:hAnsi="TH SarabunPSK" w:cs="TH SarabunPSK"/>
          <w:sz w:val="36"/>
          <w:szCs w:val="36"/>
        </w:rPr>
      </w:pPr>
      <w:bookmarkStart w:id="63" w:name="_xtvsls1xu422" w:colFirst="0" w:colLast="0"/>
      <w:bookmarkEnd w:id="63"/>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C34AED">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5DC260CE" w:rsidR="005845ED" w:rsidRDefault="005845ED" w:rsidP="005845ED">
      <w:pPr>
        <w:ind w:firstLine="72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814DCA8" w14:textId="038ED0BD" w:rsidR="00F40A97" w:rsidRPr="00C03614" w:rsidRDefault="00F40A97" w:rsidP="00F40A97">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Pr>
          <w:rFonts w:ascii="TH SarabunPSK" w:hAnsi="TH SarabunPSK" w:cs="TH SarabunPSK"/>
          <w:sz w:val="36"/>
          <w:szCs w:val="36"/>
        </w:rPr>
        <w:t>2</w:t>
      </w:r>
      <w:r w:rsidRPr="00C03614">
        <w:rPr>
          <w:rFonts w:ascii="TH SarabunPSK" w:hAnsi="TH SarabunPSK" w:cs="TH SarabunPSK" w:hint="cs"/>
          <w:b w:val="0"/>
          <w:bCs/>
          <w:sz w:val="36"/>
          <w:szCs w:val="36"/>
        </w:rPr>
        <w:t xml:space="preserve"> </w:t>
      </w:r>
      <w:r w:rsidRPr="00C03614">
        <w:rPr>
          <w:rFonts w:ascii="TH SarabunPSK" w:hAnsi="TH SarabunPSK" w:cs="TH SarabunPSK" w:hint="cs"/>
          <w:b w:val="0"/>
          <w:bCs/>
          <w:sz w:val="36"/>
          <w:szCs w:val="36"/>
          <w:cs/>
        </w:rPr>
        <w:t>การตรวจหาหลายชิ้นงาน</w:t>
      </w:r>
    </w:p>
    <w:p w14:paraId="1361DFD7" w14:textId="77777777" w:rsidR="00F40A97" w:rsidRDefault="00F40A97" w:rsidP="00F40A97">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w:t>
      </w:r>
      <w:r>
        <w:rPr>
          <w:rFonts w:ascii="TH SarabunPSK" w:hAnsi="TH SarabunPSK" w:cs="TH SarabunPSK" w:hint="cs"/>
          <w:sz w:val="32"/>
          <w:szCs w:val="32"/>
          <w:cs/>
        </w:rPr>
        <w:lastRenderedPageBreak/>
        <w:t xml:space="preserve">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r>
        <w:rPr>
          <w:rFonts w:ascii="TH SarabunPSK" w:hAnsi="TH SarabunPSK" w:cs="TH SarabunPSK"/>
          <w:sz w:val="32"/>
          <w:szCs w:val="32"/>
        </w:rPr>
        <w:t xml:space="preserve">KDTre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5845ED">
      <w:pPr>
        <w:ind w:firstLine="720"/>
        <w:jc w:val="both"/>
        <w:rPr>
          <w:rFonts w:ascii="TH SarabunPSK" w:hAnsi="TH SarabunPSK" w:cs="TH SarabunPSK"/>
          <w:sz w:val="32"/>
          <w:szCs w:val="32"/>
          <w:cs/>
        </w:rPr>
      </w:pPr>
    </w:p>
    <w:p w14:paraId="51C452AE" w14:textId="7BCDA007"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4" w:name="_46w5tqnjtr1d" w:colFirst="0" w:colLast="0"/>
      <w:bookmarkEnd w:id="64"/>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41CC64E5"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 xml:space="preserve">(Keypoint)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ซึ่งวิธีดังกล่าวทำ</w:t>
      </w:r>
      <w:r w:rsidR="00767453" w:rsidRPr="002A3F73">
        <w:rPr>
          <w:rFonts w:ascii="TH SarabunPSK" w:hAnsi="TH SarabunPSK" w:cs="TH SarabunPSK" w:hint="cs"/>
          <w:sz w:val="32"/>
          <w:szCs w:val="32"/>
          <w:cs/>
        </w:rPr>
        <w:lastRenderedPageBreak/>
        <w:t xml:space="preserve">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5" w:name="_jrvfwlizmopd" w:colFirst="0" w:colLast="0"/>
      <w:bookmarkEnd w:id="65"/>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72047E3" w14:textId="7C9847DF" w:rsidR="00107084" w:rsidRPr="00107084" w:rsidRDefault="00EC42B7" w:rsidP="00C03614">
      <w:pPr>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r w:rsidR="006E33C0" w:rsidRPr="00E63FC5">
        <w:rPr>
          <w:rFonts w:ascii="TH SarabunPSK" w:hAnsi="TH SarabunPSK" w:cs="TH SarabunPSK" w:hint="cs"/>
          <w:sz w:val="32"/>
          <w:szCs w:val="32"/>
        </w:rPr>
        <w:t xml:space="preserve">Numpy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68FD48CA" w14:textId="69E7D4F7" w:rsidR="00E3589D" w:rsidRPr="0023282E" w:rsidRDefault="0023282E" w:rsidP="0023282E">
      <w:pPr>
        <w:pStyle w:val="Caption"/>
        <w:rPr>
          <w:rFonts w:ascii="TH SarabunPSK" w:hAnsi="TH SarabunPSK" w:cs="TH SarabunPSK"/>
          <w:i w:val="0"/>
          <w:iCs w:val="0"/>
          <w:color w:val="000000" w:themeColor="text1"/>
          <w:sz w:val="32"/>
          <w:szCs w:val="32"/>
        </w:rPr>
      </w:pPr>
      <w:bookmarkStart w:id="66" w:name="_Ref69565032"/>
      <w:r w:rsidRPr="0023282E">
        <w:rPr>
          <w:rFonts w:ascii="TH SarabunPSK" w:hAnsi="TH SarabunPSK" w:cs="TH SarabunPSK" w:hint="cs"/>
          <w:color w:val="000000" w:themeColor="text1"/>
          <w:sz w:val="32"/>
          <w:szCs w:val="32"/>
          <w:cs/>
        </w:rPr>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66"/>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p>
    <w:tbl>
      <w:tblPr>
        <w:tblStyle w:val="TableGrid"/>
        <w:tblW w:w="0" w:type="auto"/>
        <w:tblLook w:val="04A0" w:firstRow="1" w:lastRow="0" w:firstColumn="1" w:lastColumn="0" w:noHBand="0" w:noVBand="1"/>
      </w:tblPr>
      <w:tblGrid>
        <w:gridCol w:w="2936"/>
        <w:gridCol w:w="3166"/>
        <w:gridCol w:w="3248"/>
      </w:tblGrid>
      <w:tr w:rsidR="00F40A97" w14:paraId="5CC211BE" w14:textId="77777777" w:rsidTr="00F40A97">
        <w:tc>
          <w:tcPr>
            <w:tcW w:w="2936" w:type="dxa"/>
          </w:tcPr>
          <w:p w14:paraId="4A689B11" w14:textId="3BADA7C2" w:rsidR="00F40A97" w:rsidRPr="00170A05" w:rsidRDefault="00F40A97" w:rsidP="00170A05">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170A05">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170A05">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2B322E">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2B322E">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r>
              <w:rPr>
                <w:rFonts w:ascii="TH SarabunPSK" w:hAnsi="TH SarabunPSK" w:cs="TH SarabunPSK"/>
                <w:sz w:val="32"/>
                <w:szCs w:val="32"/>
              </w:rPr>
              <w:t xml:space="preserve">Cmake </w:t>
            </w:r>
          </w:p>
        </w:tc>
        <w:tc>
          <w:tcPr>
            <w:tcW w:w="3248" w:type="dxa"/>
          </w:tcPr>
          <w:p w14:paraId="69F7BD07" w14:textId="62920FD0" w:rsidR="00F40A97" w:rsidRDefault="00F40A97" w:rsidP="002B322E">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2B322E">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2B322E">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2B322E">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2B322E">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2B322E">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2B322E">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2B322E">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2B322E">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2B322E">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2B322E">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2B322E">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2B322E">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2B322E">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2B322E">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2B322E">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2B322E">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2B322E">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2B322E">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161EC0E8" w14:textId="77777777" w:rsidR="00107084" w:rsidRDefault="00107084" w:rsidP="00107084">
      <w:pPr>
        <w:jc w:val="both"/>
        <w:rPr>
          <w:rFonts w:ascii="TH SarabunPSK" w:hAnsi="TH SarabunPSK" w:cs="TH SarabunPSK"/>
          <w:sz w:val="32"/>
          <w:szCs w:val="32"/>
        </w:rPr>
      </w:pPr>
    </w:p>
    <w:p w14:paraId="5B5283FD" w14:textId="77777777" w:rsidR="00107084" w:rsidRDefault="00107084" w:rsidP="00107084">
      <w:pPr>
        <w:jc w:val="both"/>
        <w:rPr>
          <w:rFonts w:ascii="TH SarabunPSK" w:hAnsi="TH SarabunPSK" w:cs="TH SarabunPSK"/>
          <w:sz w:val="32"/>
          <w:szCs w:val="32"/>
        </w:rPr>
      </w:pPr>
    </w:p>
    <w:p w14:paraId="1DD9BE63" w14:textId="626AE297" w:rsidR="00107084" w:rsidRPr="00E63FC5" w:rsidRDefault="00107084" w:rsidP="00F625C4">
      <w:pPr>
        <w:jc w:val="thaiDistribute"/>
        <w:rPr>
          <w:rFonts w:ascii="TH SarabunPSK" w:hAnsi="TH SarabunPSK" w:cs="TH SarabunPSK"/>
          <w:sz w:val="32"/>
          <w:szCs w:val="32"/>
          <w:cs/>
        </w:rPr>
        <w:sectPr w:rsidR="00107084" w:rsidRPr="00E63FC5">
          <w:pgSz w:w="12240" w:h="15840"/>
          <w:pgMar w:top="1440" w:right="1440" w:bottom="1440" w:left="1440" w:header="720" w:footer="720" w:gutter="0"/>
          <w:pgNumType w:start="1"/>
          <w:cols w:space="720"/>
        </w:sectPr>
      </w:pPr>
      <w:r>
        <w:rPr>
          <w:rFonts w:ascii="TH SarabunPSK" w:hAnsi="TH SarabunPSK" w:cs="TH SarabunPSK" w:hint="cs"/>
          <w:sz w:val="32"/>
          <w:szCs w:val="32"/>
          <w:cs/>
        </w:rPr>
        <w:lastRenderedPageBreak/>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ยการติดตั้งมีความง่ายและทำงานข้ามเวอร์ชั่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7" w:name="_49i09xv68m5" w:colFirst="0" w:colLast="0"/>
      <w:bookmarkEnd w:id="67"/>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6640FB4F" w:rsidR="00B81713" w:rsidRDefault="00F625C4" w:rsidP="00443E5C">
      <w:pPr>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Realsens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r w:rsidR="00B9655A" w:rsidRPr="002A3F73">
        <w:rPr>
          <w:rFonts w:ascii="TH SarabunPSK" w:hAnsi="TH SarabunPSK" w:cs="TH SarabunPSK" w:hint="cs"/>
          <w:sz w:val="32"/>
          <w:szCs w:val="32"/>
        </w:rPr>
        <w:t>Realsense D</w:t>
      </w:r>
      <w:r w:rsidR="00B9655A" w:rsidRPr="002A3F73">
        <w:rPr>
          <w:rFonts w:ascii="TH SarabunPSK" w:hAnsi="TH SarabunPSK" w:cs="TH SarabunPSK" w:hint="cs"/>
          <w:sz w:val="32"/>
          <w:szCs w:val="32"/>
          <w:cs/>
        </w:rPr>
        <w:t>435</w:t>
      </w:r>
      <w:r w:rsidR="00B9655A" w:rsidRPr="002A3F73">
        <w:rPr>
          <w:rFonts w:ascii="TH SarabunPSK" w:hAnsi="TH SarabunPSK" w:cs="TH SarabunPSK" w:hint="cs"/>
          <w:sz w:val="32"/>
          <w:szCs w:val="32"/>
        </w:rPr>
        <w:t xml:space="preserve">i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DB2C5D7" w14:textId="14F2988F" w:rsidR="00977D2A" w:rsidRDefault="00977D2A" w:rsidP="00977D2A">
      <w:pPr>
        <w:jc w:val="both"/>
        <w:rPr>
          <w:rFonts w:ascii="TH SarabunPSK" w:hAnsi="TH SarabunPSK" w:cs="TH SarabunPSK"/>
          <w:b/>
          <w:bCs/>
          <w:sz w:val="36"/>
          <w:szCs w:val="36"/>
        </w:rPr>
      </w:pPr>
      <w:r w:rsidRPr="0039718E">
        <w:rPr>
          <w:rFonts w:ascii="TH SarabunPSK" w:hAnsi="TH SarabunPSK" w:cs="TH SarabunPSK" w:hint="cs"/>
          <w:b/>
          <w:bCs/>
          <w:sz w:val="36"/>
          <w:szCs w:val="36"/>
          <w:cs/>
        </w:rPr>
        <w:lastRenderedPageBreak/>
        <w:t>5.2 ข้อจำกัดและอุปสรรคงานวิจั</w:t>
      </w:r>
      <w:r w:rsidR="00336A1E">
        <w:rPr>
          <w:rFonts w:ascii="TH SarabunPSK" w:hAnsi="TH SarabunPSK" w:cs="TH SarabunPSK" w:hint="cs"/>
          <w:b/>
          <w:bCs/>
          <w:sz w:val="36"/>
          <w:szCs w:val="36"/>
          <w:cs/>
        </w:rPr>
        <w:t>ย</w:t>
      </w:r>
    </w:p>
    <w:p w14:paraId="39D368A3" w14:textId="6FDF16CE" w:rsidR="00336A1E" w:rsidRPr="00336A1E" w:rsidRDefault="00336A1E" w:rsidP="00977D2A">
      <w:pPr>
        <w:jc w:val="both"/>
        <w:rPr>
          <w:rFonts w:ascii="TH SarabunPSK" w:hAnsi="TH SarabunPSK" w:cs="TH SarabunPSK" w:hint="cs"/>
          <w:sz w:val="32"/>
          <w:szCs w:val="32"/>
          <w:cs/>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26D903F8" w14:textId="72C9AA1F" w:rsidR="00B81713" w:rsidRPr="00977D2A" w:rsidRDefault="001D30B1" w:rsidP="00977D2A">
      <w:pPr>
        <w:pStyle w:val="Heading2"/>
        <w:rPr>
          <w:rFonts w:ascii="TH SarabunPSK" w:hAnsi="TH SarabunPSK" w:cs="TH SarabunPSK"/>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35025" w:rsidRPr="00977D2A">
        <w:rPr>
          <w:rFonts w:ascii="TH SarabunPSK" w:hAnsi="TH SarabunPSK" w:cs="TH SarabunPSK" w:hint="cs"/>
          <w:b w:val="0"/>
          <w:bCs/>
          <w:sz w:val="36"/>
          <w:szCs w:val="36"/>
          <w:cs/>
        </w:rPr>
        <w:t xml:space="preserve"> </w:t>
      </w:r>
      <w:r w:rsidR="00E82F6C" w:rsidRPr="00977D2A">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Keypoint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Icinco),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Ziade, Expert python programming, </w:t>
      </w:r>
      <w:r w:rsidRPr="00244D2D">
        <w:rPr>
          <w:rFonts w:ascii="Times New Roman" w:eastAsia="Times New Roman" w:hAnsi="Times New Roman" w:cs="Times New Roman"/>
          <w:sz w:val="24"/>
          <w:szCs w:val="24"/>
          <w:cs/>
        </w:rPr>
        <w:t>2</w:t>
      </w:r>
      <w:r w:rsidRPr="00244D2D">
        <w:rPr>
          <w:rFonts w:ascii="Times New Roman" w:eastAsia="Times New Roman" w:hAnsi="Times New Roman" w:cs="Times New Roman"/>
          <w:sz w:val="24"/>
          <w:szCs w:val="24"/>
        </w:rPr>
        <w:t xml:space="preserve">nd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lastRenderedPageBreak/>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Nidamanuri,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Rusu,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Rusu, R. B., Blodow,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Coeurjolly, D., Dupont, F., Trassoudaine, L., &amp; Checchin,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Skrodzki, M. (2019). The k-d tree data structure and a proof for neighborhood computation in expected logarithmic time. </w:t>
      </w:r>
      <w:r w:rsidRPr="002C57B5">
        <w:rPr>
          <w:rFonts w:ascii="Times New Roman" w:eastAsia="Times New Roman" w:hAnsi="Times New Roman" w:cs="Times New Roman"/>
          <w:i/>
          <w:iCs/>
          <w:sz w:val="24"/>
          <w:szCs w:val="24"/>
        </w:rPr>
        <w:t>ArXiv</w:t>
      </w:r>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a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Koltun, V. (2018). Open3D: A modern library for 3D data processing. </w:t>
      </w:r>
      <w:r w:rsidRPr="000D0832">
        <w:rPr>
          <w:rFonts w:ascii="Times New Roman" w:eastAsia="Times New Roman" w:hAnsi="Times New Roman" w:cs="Times New Roman"/>
          <w:i/>
          <w:iCs/>
          <w:sz w:val="24"/>
          <w:szCs w:val="24"/>
        </w:rPr>
        <w:t>ArXiv</w:t>
      </w:r>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 xml:space="preserve">Landa, J., Prochazka, D., &amp; Štastny, J. (2013). Point cloud processing for smart systems. </w:t>
      </w:r>
      <w:r w:rsidRPr="001845D1">
        <w:rPr>
          <w:rFonts w:ascii="Times New Roman" w:eastAsia="Times New Roman" w:hAnsi="Times New Roman" w:cs="Times New Roman"/>
          <w:i/>
          <w:iCs/>
          <w:sz w:val="24"/>
          <w:szCs w:val="24"/>
        </w:rPr>
        <w:t>Acta Universitatis Agriculturae et Silviculturae Mendelianae Brunensis</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Cazamias, J., &amp; Raj, A. S. (2016). Virtualized Reality Using Depth Camera Point Clouds.</w:t>
      </w:r>
    </w:p>
    <w:p w14:paraId="12A496D5" w14:textId="0AFD4012" w:rsid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 xml:space="preserve">Ozbay, E., &amp; Cinar,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BC218B">
      <w:pPr>
        <w:spacing w:before="100" w:beforeAutospacing="1" w:after="100" w:afterAutospacing="1" w:line="240" w:lineRule="auto"/>
        <w:ind w:left="480" w:hanging="480"/>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Xi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8FB753" w14:textId="77777777" w:rsidR="00BC218B" w:rsidRPr="001845D1" w:rsidRDefault="00BC218B" w:rsidP="001845D1">
      <w:pPr>
        <w:spacing w:before="100" w:beforeAutospacing="1" w:after="100" w:afterAutospacing="1" w:line="240" w:lineRule="auto"/>
        <w:ind w:left="480" w:hanging="480"/>
        <w:rPr>
          <w:rFonts w:ascii="Times New Roman" w:eastAsia="Times New Roman" w:hAnsi="Times New Roman" w:cs="Times New Roman"/>
          <w:sz w:val="24"/>
          <w:szCs w:val="24"/>
        </w:rPr>
      </w:pPr>
    </w:p>
    <w:p w14:paraId="303ED9AC" w14:textId="77777777" w:rsidR="00BC218B" w:rsidRPr="00BC218B" w:rsidRDefault="00F02681" w:rsidP="00BC218B">
      <w:pPr>
        <w:pStyle w:val="NormalWeb"/>
        <w:ind w:left="480" w:hanging="480"/>
      </w:pPr>
      <w:r w:rsidRPr="002A3F73">
        <w:rPr>
          <w:rFonts w:ascii="TH SarabunPSK" w:hAnsi="TH SarabunPSK" w:cs="TH SarabunPSK" w:hint="cs"/>
          <w:sz w:val="32"/>
          <w:szCs w:val="32"/>
          <w:cs/>
        </w:rPr>
        <w:br w:type="page"/>
      </w:r>
      <w:r w:rsidR="00BC218B" w:rsidRPr="00BC218B">
        <w:lastRenderedPageBreak/>
        <w:t xml:space="preserve">Li, S., Li, D., Zhang, C., Wan, J., &amp; Xie, M. (2020). RGB-D image processing algorithm for target recognition and pose estimation of visual servo system. </w:t>
      </w:r>
      <w:r w:rsidR="00BC218B" w:rsidRPr="00BC218B">
        <w:rPr>
          <w:i/>
          <w:iCs/>
        </w:rPr>
        <w:t>Sensors (Switzerland)</w:t>
      </w:r>
      <w:r w:rsidR="00BC218B" w:rsidRPr="00BC218B">
        <w:t xml:space="preserve">, </w:t>
      </w:r>
      <w:r w:rsidR="00BC218B" w:rsidRPr="00BC218B">
        <w:rPr>
          <w:i/>
          <w:iCs/>
        </w:rPr>
        <w:t>20</w:t>
      </w:r>
      <w:r w:rsidR="00BC218B" w:rsidRPr="00BC218B">
        <w:t>(2). https://doi.org/10.3390/s20020430</w:t>
      </w:r>
    </w:p>
    <w:p w14:paraId="21614E22" w14:textId="76315A32" w:rsidR="008F2407" w:rsidRPr="002A3F73" w:rsidRDefault="008F2407" w:rsidP="008F074C">
      <w:pPr>
        <w:rPr>
          <w:rFonts w:ascii="TH SarabunPSK" w:hAnsi="TH SarabunPSK" w:cs="TH SarabunPSK"/>
          <w:sz w:val="32"/>
          <w:szCs w:val="32"/>
        </w:rPr>
      </w:pP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471A16"/>
    <w:multiLevelType w:val="multilevel"/>
    <w:tmpl w:val="D4429E6E"/>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6"/>
  </w:num>
  <w:num w:numId="3">
    <w:abstractNumId w:val="2"/>
  </w:num>
  <w:num w:numId="4">
    <w:abstractNumId w:val="4"/>
  </w:num>
  <w:num w:numId="5">
    <w:abstractNumId w:val="8"/>
  </w:num>
  <w:num w:numId="6">
    <w:abstractNumId w:val="3"/>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362B"/>
    <w:rsid w:val="00095638"/>
    <w:rsid w:val="00095E03"/>
    <w:rsid w:val="00095E64"/>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17FD"/>
    <w:rsid w:val="000E4038"/>
    <w:rsid w:val="000E42E6"/>
    <w:rsid w:val="000E5CB7"/>
    <w:rsid w:val="000F059D"/>
    <w:rsid w:val="000F181A"/>
    <w:rsid w:val="000F4EC6"/>
    <w:rsid w:val="000F6466"/>
    <w:rsid w:val="00101108"/>
    <w:rsid w:val="00102444"/>
    <w:rsid w:val="00102820"/>
    <w:rsid w:val="001038A6"/>
    <w:rsid w:val="0010519A"/>
    <w:rsid w:val="001052A7"/>
    <w:rsid w:val="00106C44"/>
    <w:rsid w:val="0010708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0A05"/>
    <w:rsid w:val="00171219"/>
    <w:rsid w:val="00171B61"/>
    <w:rsid w:val="00174D8F"/>
    <w:rsid w:val="00175156"/>
    <w:rsid w:val="001757E4"/>
    <w:rsid w:val="001762CB"/>
    <w:rsid w:val="00176433"/>
    <w:rsid w:val="00182313"/>
    <w:rsid w:val="0018313A"/>
    <w:rsid w:val="001845D1"/>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5E50"/>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3282E"/>
    <w:rsid w:val="00244D2D"/>
    <w:rsid w:val="00254751"/>
    <w:rsid w:val="00254D74"/>
    <w:rsid w:val="002563C8"/>
    <w:rsid w:val="0026143C"/>
    <w:rsid w:val="002651A0"/>
    <w:rsid w:val="0026543B"/>
    <w:rsid w:val="00265F8B"/>
    <w:rsid w:val="002660DA"/>
    <w:rsid w:val="00266BD7"/>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6D"/>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D85"/>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829"/>
    <w:rsid w:val="00324DD7"/>
    <w:rsid w:val="00325944"/>
    <w:rsid w:val="0032608F"/>
    <w:rsid w:val="003271FB"/>
    <w:rsid w:val="00327305"/>
    <w:rsid w:val="00327618"/>
    <w:rsid w:val="003279D1"/>
    <w:rsid w:val="003314ED"/>
    <w:rsid w:val="00333E22"/>
    <w:rsid w:val="00336A1E"/>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FA2"/>
    <w:rsid w:val="003B0617"/>
    <w:rsid w:val="003B358F"/>
    <w:rsid w:val="003B4706"/>
    <w:rsid w:val="003B6C33"/>
    <w:rsid w:val="003B702A"/>
    <w:rsid w:val="003B70BA"/>
    <w:rsid w:val="003C42F3"/>
    <w:rsid w:val="003C4564"/>
    <w:rsid w:val="003C506B"/>
    <w:rsid w:val="003C66C3"/>
    <w:rsid w:val="003C6A24"/>
    <w:rsid w:val="003D1A20"/>
    <w:rsid w:val="003D303E"/>
    <w:rsid w:val="003D3E9E"/>
    <w:rsid w:val="003D44CD"/>
    <w:rsid w:val="003D6BCA"/>
    <w:rsid w:val="003D726C"/>
    <w:rsid w:val="003E28AE"/>
    <w:rsid w:val="003F1F6F"/>
    <w:rsid w:val="003F2746"/>
    <w:rsid w:val="003F2C92"/>
    <w:rsid w:val="003F2D95"/>
    <w:rsid w:val="003F32F7"/>
    <w:rsid w:val="00401466"/>
    <w:rsid w:val="00401735"/>
    <w:rsid w:val="00402E95"/>
    <w:rsid w:val="0040472B"/>
    <w:rsid w:val="004107D0"/>
    <w:rsid w:val="004132E2"/>
    <w:rsid w:val="004151FA"/>
    <w:rsid w:val="004157F5"/>
    <w:rsid w:val="0041694A"/>
    <w:rsid w:val="00417E7C"/>
    <w:rsid w:val="00424CED"/>
    <w:rsid w:val="00426821"/>
    <w:rsid w:val="0042788B"/>
    <w:rsid w:val="00427F1C"/>
    <w:rsid w:val="0043341E"/>
    <w:rsid w:val="004340BC"/>
    <w:rsid w:val="00434ED7"/>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7605B"/>
    <w:rsid w:val="0047790E"/>
    <w:rsid w:val="004804E6"/>
    <w:rsid w:val="00481868"/>
    <w:rsid w:val="004820CB"/>
    <w:rsid w:val="00482CD2"/>
    <w:rsid w:val="00484352"/>
    <w:rsid w:val="00485431"/>
    <w:rsid w:val="00491536"/>
    <w:rsid w:val="004948BD"/>
    <w:rsid w:val="004955A3"/>
    <w:rsid w:val="00496758"/>
    <w:rsid w:val="004A4FC1"/>
    <w:rsid w:val="004B38E3"/>
    <w:rsid w:val="004B75EC"/>
    <w:rsid w:val="004C089B"/>
    <w:rsid w:val="004C0ED5"/>
    <w:rsid w:val="004C2A66"/>
    <w:rsid w:val="004C2C5D"/>
    <w:rsid w:val="004D455B"/>
    <w:rsid w:val="004D6C15"/>
    <w:rsid w:val="004E7782"/>
    <w:rsid w:val="004F02DB"/>
    <w:rsid w:val="004F05FF"/>
    <w:rsid w:val="004F0D73"/>
    <w:rsid w:val="004F1FFE"/>
    <w:rsid w:val="004F537D"/>
    <w:rsid w:val="004F6027"/>
    <w:rsid w:val="004F6FA6"/>
    <w:rsid w:val="004F72FF"/>
    <w:rsid w:val="004F77DD"/>
    <w:rsid w:val="005009ED"/>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5A1C"/>
    <w:rsid w:val="0056649B"/>
    <w:rsid w:val="00567178"/>
    <w:rsid w:val="00571EF5"/>
    <w:rsid w:val="00575BC5"/>
    <w:rsid w:val="005777DA"/>
    <w:rsid w:val="00582759"/>
    <w:rsid w:val="005845ED"/>
    <w:rsid w:val="00586F24"/>
    <w:rsid w:val="00595783"/>
    <w:rsid w:val="005A090D"/>
    <w:rsid w:val="005A1807"/>
    <w:rsid w:val="005A5B41"/>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E4CF0"/>
    <w:rsid w:val="005F0807"/>
    <w:rsid w:val="005F3C5A"/>
    <w:rsid w:val="005F74DA"/>
    <w:rsid w:val="00601C77"/>
    <w:rsid w:val="00610F13"/>
    <w:rsid w:val="00613C93"/>
    <w:rsid w:val="00614D53"/>
    <w:rsid w:val="00615A0C"/>
    <w:rsid w:val="00616104"/>
    <w:rsid w:val="00617715"/>
    <w:rsid w:val="00617979"/>
    <w:rsid w:val="0062097F"/>
    <w:rsid w:val="00633D00"/>
    <w:rsid w:val="00635025"/>
    <w:rsid w:val="00640E64"/>
    <w:rsid w:val="006448BD"/>
    <w:rsid w:val="006455A9"/>
    <w:rsid w:val="0064668E"/>
    <w:rsid w:val="006517DE"/>
    <w:rsid w:val="006530E2"/>
    <w:rsid w:val="006616B7"/>
    <w:rsid w:val="0066207B"/>
    <w:rsid w:val="00664389"/>
    <w:rsid w:val="0066791E"/>
    <w:rsid w:val="006734D7"/>
    <w:rsid w:val="0067470A"/>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6F2A5A"/>
    <w:rsid w:val="006F6FFA"/>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516A"/>
    <w:rsid w:val="00746E96"/>
    <w:rsid w:val="0074729A"/>
    <w:rsid w:val="00747CF7"/>
    <w:rsid w:val="00750BA9"/>
    <w:rsid w:val="00751566"/>
    <w:rsid w:val="00751B45"/>
    <w:rsid w:val="00753F19"/>
    <w:rsid w:val="00756BB8"/>
    <w:rsid w:val="00757434"/>
    <w:rsid w:val="00757817"/>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474"/>
    <w:rsid w:val="007D0DD6"/>
    <w:rsid w:val="007D547B"/>
    <w:rsid w:val="007D6691"/>
    <w:rsid w:val="007E219E"/>
    <w:rsid w:val="007E4563"/>
    <w:rsid w:val="007E658E"/>
    <w:rsid w:val="007E6619"/>
    <w:rsid w:val="007E719E"/>
    <w:rsid w:val="007F6A7B"/>
    <w:rsid w:val="00800503"/>
    <w:rsid w:val="00801142"/>
    <w:rsid w:val="00802CB5"/>
    <w:rsid w:val="008105E2"/>
    <w:rsid w:val="008136A4"/>
    <w:rsid w:val="00814FF1"/>
    <w:rsid w:val="00816B2A"/>
    <w:rsid w:val="008178AA"/>
    <w:rsid w:val="0082052B"/>
    <w:rsid w:val="00821E11"/>
    <w:rsid w:val="008256E7"/>
    <w:rsid w:val="008302B5"/>
    <w:rsid w:val="008320B9"/>
    <w:rsid w:val="00832838"/>
    <w:rsid w:val="008329D9"/>
    <w:rsid w:val="00835290"/>
    <w:rsid w:val="008352A5"/>
    <w:rsid w:val="00836A8C"/>
    <w:rsid w:val="008371E1"/>
    <w:rsid w:val="008438A3"/>
    <w:rsid w:val="008459D9"/>
    <w:rsid w:val="00850A94"/>
    <w:rsid w:val="00851ADE"/>
    <w:rsid w:val="00852B9A"/>
    <w:rsid w:val="00853736"/>
    <w:rsid w:val="00855019"/>
    <w:rsid w:val="008561F0"/>
    <w:rsid w:val="0085786F"/>
    <w:rsid w:val="00864BE5"/>
    <w:rsid w:val="00865298"/>
    <w:rsid w:val="008715BF"/>
    <w:rsid w:val="008729E4"/>
    <w:rsid w:val="00873C06"/>
    <w:rsid w:val="0087723F"/>
    <w:rsid w:val="00877FF5"/>
    <w:rsid w:val="00877FF7"/>
    <w:rsid w:val="0088584A"/>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23D2"/>
    <w:rsid w:val="0091549B"/>
    <w:rsid w:val="009310A0"/>
    <w:rsid w:val="0093277B"/>
    <w:rsid w:val="009332C5"/>
    <w:rsid w:val="00936E1A"/>
    <w:rsid w:val="009378AD"/>
    <w:rsid w:val="00940A81"/>
    <w:rsid w:val="00942090"/>
    <w:rsid w:val="00943D54"/>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12A0"/>
    <w:rsid w:val="0097681D"/>
    <w:rsid w:val="00977A9C"/>
    <w:rsid w:val="00977D2A"/>
    <w:rsid w:val="00980F40"/>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1778E"/>
    <w:rsid w:val="00B246DF"/>
    <w:rsid w:val="00B270C3"/>
    <w:rsid w:val="00B30063"/>
    <w:rsid w:val="00B32096"/>
    <w:rsid w:val="00B325D1"/>
    <w:rsid w:val="00B32F4F"/>
    <w:rsid w:val="00B40F5E"/>
    <w:rsid w:val="00B433A9"/>
    <w:rsid w:val="00B433F8"/>
    <w:rsid w:val="00B454A8"/>
    <w:rsid w:val="00B50438"/>
    <w:rsid w:val="00B528A7"/>
    <w:rsid w:val="00B52A83"/>
    <w:rsid w:val="00B534E5"/>
    <w:rsid w:val="00B54B86"/>
    <w:rsid w:val="00B5603B"/>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218B"/>
    <w:rsid w:val="00BC30F6"/>
    <w:rsid w:val="00BC5442"/>
    <w:rsid w:val="00BC63A0"/>
    <w:rsid w:val="00BD1CC9"/>
    <w:rsid w:val="00BD36D8"/>
    <w:rsid w:val="00BD49D4"/>
    <w:rsid w:val="00BE1413"/>
    <w:rsid w:val="00BE2472"/>
    <w:rsid w:val="00BE2B3B"/>
    <w:rsid w:val="00BE5C14"/>
    <w:rsid w:val="00BE68AA"/>
    <w:rsid w:val="00BE7D07"/>
    <w:rsid w:val="00BF10FA"/>
    <w:rsid w:val="00BF2709"/>
    <w:rsid w:val="00BF4063"/>
    <w:rsid w:val="00BF7581"/>
    <w:rsid w:val="00C014BA"/>
    <w:rsid w:val="00C03614"/>
    <w:rsid w:val="00C04F2C"/>
    <w:rsid w:val="00C0625C"/>
    <w:rsid w:val="00C10425"/>
    <w:rsid w:val="00C113FE"/>
    <w:rsid w:val="00C12E82"/>
    <w:rsid w:val="00C140F8"/>
    <w:rsid w:val="00C2013F"/>
    <w:rsid w:val="00C21460"/>
    <w:rsid w:val="00C2576C"/>
    <w:rsid w:val="00C31117"/>
    <w:rsid w:val="00C31CE8"/>
    <w:rsid w:val="00C32467"/>
    <w:rsid w:val="00C32CF5"/>
    <w:rsid w:val="00C33C99"/>
    <w:rsid w:val="00C34AED"/>
    <w:rsid w:val="00C40B27"/>
    <w:rsid w:val="00C429D3"/>
    <w:rsid w:val="00C43DC5"/>
    <w:rsid w:val="00C458D4"/>
    <w:rsid w:val="00C46CFE"/>
    <w:rsid w:val="00C5632F"/>
    <w:rsid w:val="00C57526"/>
    <w:rsid w:val="00C60C19"/>
    <w:rsid w:val="00C62875"/>
    <w:rsid w:val="00C630D0"/>
    <w:rsid w:val="00C633B1"/>
    <w:rsid w:val="00C7706B"/>
    <w:rsid w:val="00C825AD"/>
    <w:rsid w:val="00C82951"/>
    <w:rsid w:val="00C82B69"/>
    <w:rsid w:val="00C84BE3"/>
    <w:rsid w:val="00C91C33"/>
    <w:rsid w:val="00C938A9"/>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2397"/>
    <w:rsid w:val="00CF3CAC"/>
    <w:rsid w:val="00CF7613"/>
    <w:rsid w:val="00D00E53"/>
    <w:rsid w:val="00D02D78"/>
    <w:rsid w:val="00D06733"/>
    <w:rsid w:val="00D1348B"/>
    <w:rsid w:val="00D13C67"/>
    <w:rsid w:val="00D13E43"/>
    <w:rsid w:val="00D146CB"/>
    <w:rsid w:val="00D1564D"/>
    <w:rsid w:val="00D15ABF"/>
    <w:rsid w:val="00D20F5C"/>
    <w:rsid w:val="00D33B88"/>
    <w:rsid w:val="00D33D57"/>
    <w:rsid w:val="00D34CD9"/>
    <w:rsid w:val="00D35908"/>
    <w:rsid w:val="00D35EB2"/>
    <w:rsid w:val="00D36E00"/>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2CC8"/>
    <w:rsid w:val="00D8689D"/>
    <w:rsid w:val="00D870F2"/>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21F6"/>
    <w:rsid w:val="00DF374F"/>
    <w:rsid w:val="00DF51DA"/>
    <w:rsid w:val="00DF62B3"/>
    <w:rsid w:val="00E01267"/>
    <w:rsid w:val="00E03094"/>
    <w:rsid w:val="00E030D6"/>
    <w:rsid w:val="00E042CA"/>
    <w:rsid w:val="00E046A3"/>
    <w:rsid w:val="00E05377"/>
    <w:rsid w:val="00E06C6D"/>
    <w:rsid w:val="00E2255C"/>
    <w:rsid w:val="00E22C68"/>
    <w:rsid w:val="00E23BB1"/>
    <w:rsid w:val="00E23E88"/>
    <w:rsid w:val="00E27E13"/>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2ACD"/>
    <w:rsid w:val="00E74A0A"/>
    <w:rsid w:val="00E74BBB"/>
    <w:rsid w:val="00E76C41"/>
    <w:rsid w:val="00E76F95"/>
    <w:rsid w:val="00E80F4C"/>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C7933"/>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1F69"/>
    <w:rsid w:val="00F1395C"/>
    <w:rsid w:val="00F14BD4"/>
    <w:rsid w:val="00F17890"/>
    <w:rsid w:val="00F23E2D"/>
    <w:rsid w:val="00F25E4F"/>
    <w:rsid w:val="00F26D18"/>
    <w:rsid w:val="00F31A65"/>
    <w:rsid w:val="00F3283D"/>
    <w:rsid w:val="00F3548C"/>
    <w:rsid w:val="00F357D9"/>
    <w:rsid w:val="00F35AD5"/>
    <w:rsid w:val="00F40A97"/>
    <w:rsid w:val="00F40F5D"/>
    <w:rsid w:val="00F449F6"/>
    <w:rsid w:val="00F467E1"/>
    <w:rsid w:val="00F519BD"/>
    <w:rsid w:val="00F569CA"/>
    <w:rsid w:val="00F5700F"/>
    <w:rsid w:val="00F625C4"/>
    <w:rsid w:val="00F634B6"/>
    <w:rsid w:val="00F704CA"/>
    <w:rsid w:val="00F7163A"/>
    <w:rsid w:val="00F75199"/>
    <w:rsid w:val="00F771BC"/>
    <w:rsid w:val="00F77AC1"/>
    <w:rsid w:val="00F808D4"/>
    <w:rsid w:val="00F83BF9"/>
    <w:rsid w:val="00F90E36"/>
    <w:rsid w:val="00F91249"/>
    <w:rsid w:val="00F91CC6"/>
    <w:rsid w:val="00F92BFC"/>
    <w:rsid w:val="00F93A32"/>
    <w:rsid w:val="00F948B7"/>
    <w:rsid w:val="00F955E5"/>
    <w:rsid w:val="00F95888"/>
    <w:rsid w:val="00F96341"/>
    <w:rsid w:val="00F96DC2"/>
    <w:rsid w:val="00FA12B6"/>
    <w:rsid w:val="00FA1FCD"/>
    <w:rsid w:val="00FA2209"/>
    <w:rsid w:val="00FA30B2"/>
    <w:rsid w:val="00FA33BD"/>
    <w:rsid w:val="00FA35D7"/>
    <w:rsid w:val="00FA4AF8"/>
    <w:rsid w:val="00FB1BF7"/>
    <w:rsid w:val="00FB265E"/>
    <w:rsid w:val="00FB2A15"/>
    <w:rsid w:val="00FB31B6"/>
    <w:rsid w:val="00FB3CB9"/>
    <w:rsid w:val="00FC1184"/>
    <w:rsid w:val="00FC36FC"/>
    <w:rsid w:val="00FC3BA5"/>
    <w:rsid w:val="00FD1DC7"/>
    <w:rsid w:val="00FD244E"/>
    <w:rsid w:val="00FD4424"/>
    <w:rsid w:val="00FD4CC4"/>
    <w:rsid w:val="00FD55A9"/>
    <w:rsid w:val="00FD65BF"/>
    <w:rsid w:val="00FE2C66"/>
    <w:rsid w:val="00FE339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jp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6.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chart" Target="charts/chart3.xml"/><Relationship Id="rId53" Type="http://schemas.openxmlformats.org/officeDocument/2006/relationships/image" Target="media/image45.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7.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chart" Target="charts/chart2.xml"/><Relationship Id="rId48" Type="http://schemas.openxmlformats.org/officeDocument/2006/relationships/image" Target="media/image40.pn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38.png"/><Relationship Id="rId20" Type="http://schemas.openxmlformats.org/officeDocument/2006/relationships/image" Target="media/image15.png"/><Relationship Id="rId41" Type="http://schemas.openxmlformats.org/officeDocument/2006/relationships/chart" Target="charts/chart1.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1.png"/></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4</TotalTime>
  <Pages>55</Pages>
  <Words>16910</Words>
  <Characters>96393</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154</cp:revision>
  <dcterms:created xsi:type="dcterms:W3CDTF">2021-03-07T08:13:00Z</dcterms:created>
  <dcterms:modified xsi:type="dcterms:W3CDTF">2021-04-18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